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76BF" w:rsidRDefault="007776BF" w:rsidP="007776BF">
      <w:pPr>
        <w:pStyle w:val="Title"/>
        <w:outlineLvl w:val="9"/>
      </w:pPr>
      <w:bookmarkStart w:id="0" w:name="_Toc384637761"/>
      <w:bookmarkStart w:id="1" w:name="_Toc384762019"/>
      <w:bookmarkStart w:id="2" w:name="_Toc384763847"/>
      <w:r w:rsidRPr="00730165">
        <w:t xml:space="preserve">Research Higher Degree </w:t>
      </w:r>
      <w:bookmarkEnd w:id="0"/>
      <w:bookmarkEnd w:id="1"/>
      <w:bookmarkEnd w:id="2"/>
      <w:r>
        <w:t>Database</w:t>
      </w:r>
    </w:p>
    <w:p w:rsidR="007776BF" w:rsidRPr="00730165" w:rsidRDefault="007776BF" w:rsidP="007776BF">
      <w:pPr>
        <w:pStyle w:val="Title"/>
        <w:outlineLvl w:val="9"/>
      </w:pPr>
      <w:r>
        <w:t>Requirements Specification</w:t>
      </w:r>
    </w:p>
    <w:p w:rsidR="007776BF" w:rsidRPr="00730165" w:rsidRDefault="007776BF" w:rsidP="007776BF">
      <w:pPr>
        <w:pStyle w:val="Subtitle"/>
        <w:jc w:val="right"/>
        <w:outlineLvl w:val="9"/>
        <w:rPr>
          <w:b/>
          <w:u w:val="single"/>
        </w:rPr>
      </w:pPr>
      <w:bookmarkStart w:id="3" w:name="_Toc384637763"/>
      <w:bookmarkStart w:id="4" w:name="_Toc384762020"/>
      <w:bookmarkStart w:id="5" w:name="_Toc384763848"/>
      <w:r w:rsidRPr="00730165">
        <w:t>Prepared by:</w:t>
      </w:r>
      <w:bookmarkEnd w:id="3"/>
      <w:bookmarkEnd w:id="4"/>
      <w:bookmarkEnd w:id="5"/>
      <w:r w:rsidRPr="00730165">
        <w:br/>
        <w:t xml:space="preserve">Thursdays </w:t>
      </w:r>
      <w:r w:rsidRPr="00730165">
        <w:rPr>
          <w:b/>
          <w:u w:val="single"/>
        </w:rPr>
        <w:t>Group 4</w:t>
      </w:r>
    </w:p>
    <w:p w:rsidR="007776BF" w:rsidRPr="00730165" w:rsidRDefault="007776BF" w:rsidP="007776BF">
      <w:pPr>
        <w:pStyle w:val="Subtitle"/>
        <w:jc w:val="right"/>
        <w:outlineLvl w:val="9"/>
      </w:pPr>
      <w:bookmarkStart w:id="6" w:name="_Toc384637764"/>
      <w:bookmarkStart w:id="7" w:name="_Toc384762021"/>
      <w:bookmarkStart w:id="8" w:name="_Toc384763849"/>
      <w:r w:rsidRPr="00730165">
        <w:t>Sam Deane dean0109</w:t>
      </w:r>
      <w:bookmarkEnd w:id="6"/>
      <w:bookmarkEnd w:id="7"/>
      <w:bookmarkEnd w:id="8"/>
    </w:p>
    <w:p w:rsidR="007776BF" w:rsidRPr="00730165" w:rsidRDefault="007776BF" w:rsidP="007776BF">
      <w:pPr>
        <w:pStyle w:val="Subtitle"/>
        <w:jc w:val="right"/>
        <w:outlineLvl w:val="9"/>
      </w:pPr>
      <w:bookmarkStart w:id="9" w:name="_Toc384637765"/>
      <w:bookmarkStart w:id="10" w:name="_Toc384762022"/>
      <w:bookmarkStart w:id="11" w:name="_Toc384763850"/>
      <w:r w:rsidRPr="00730165">
        <w:t>Andrew Zschorn zsch0003</w:t>
      </w:r>
      <w:bookmarkEnd w:id="9"/>
      <w:bookmarkEnd w:id="10"/>
      <w:bookmarkEnd w:id="11"/>
    </w:p>
    <w:p w:rsidR="007776BF" w:rsidRPr="00730165" w:rsidRDefault="007776BF" w:rsidP="007776BF">
      <w:pPr>
        <w:pStyle w:val="Subtitle"/>
        <w:jc w:val="right"/>
        <w:outlineLvl w:val="9"/>
      </w:pPr>
      <w:bookmarkStart w:id="12" w:name="_Toc384637762"/>
    </w:p>
    <w:p w:rsidR="007776BF" w:rsidRPr="00730165" w:rsidRDefault="007776BF" w:rsidP="007776BF">
      <w:pPr>
        <w:pStyle w:val="Subtitle"/>
        <w:jc w:val="right"/>
        <w:outlineLvl w:val="9"/>
      </w:pPr>
      <w:bookmarkStart w:id="13" w:name="_Toc384762023"/>
      <w:bookmarkStart w:id="14" w:name="_Toc384763851"/>
      <w:r w:rsidRPr="00730165">
        <w:t xml:space="preserve">Version </w:t>
      </w:r>
      <w:bookmarkEnd w:id="12"/>
      <w:bookmarkEnd w:id="13"/>
      <w:bookmarkEnd w:id="14"/>
      <w:r w:rsidRPr="00730165">
        <w:t>0.1-DRAFT</w:t>
      </w:r>
    </w:p>
    <w:p w:rsidR="007776BF" w:rsidRPr="00730165" w:rsidRDefault="007776BF" w:rsidP="007776BF">
      <w:pPr>
        <w:pStyle w:val="Subtitle"/>
        <w:spacing w:line="240" w:lineRule="auto"/>
        <w:jc w:val="right"/>
        <w:outlineLvl w:val="9"/>
      </w:pPr>
      <w:bookmarkStart w:id="15" w:name="_Toc384637767"/>
      <w:bookmarkStart w:id="16" w:name="_Toc384762024"/>
      <w:bookmarkStart w:id="17" w:name="_Toc384763852"/>
      <w:r>
        <w:t>9/6/</w:t>
      </w:r>
      <w:r w:rsidRPr="00730165">
        <w:t>2014</w:t>
      </w:r>
      <w:bookmarkEnd w:id="15"/>
      <w:bookmarkEnd w:id="16"/>
      <w:bookmarkEnd w:id="17"/>
    </w:p>
    <w:p w:rsidR="007776BF" w:rsidRPr="00730165" w:rsidRDefault="007776BF" w:rsidP="007776BF">
      <w:pPr>
        <w:jc w:val="right"/>
      </w:pPr>
    </w:p>
    <w:p w:rsidR="007776BF" w:rsidRPr="00730165" w:rsidRDefault="007776BF" w:rsidP="007776BF">
      <w:pPr>
        <w:pStyle w:val="Subtitle"/>
        <w:jc w:val="right"/>
        <w:outlineLvl w:val="9"/>
      </w:pPr>
      <w:bookmarkStart w:id="18" w:name="_Toc384637766"/>
      <w:bookmarkStart w:id="19" w:name="_Toc384762025"/>
      <w:bookmarkStart w:id="20" w:name="_Toc384763853"/>
      <w:r w:rsidRPr="00730165">
        <w:t>Created as part of the requirements for Advanced Database</w:t>
      </w:r>
      <w:bookmarkEnd w:id="18"/>
      <w:r w:rsidRPr="00730165">
        <w:t xml:space="preserve"> GE 2014</w:t>
      </w:r>
      <w:bookmarkEnd w:id="19"/>
      <w:bookmarkEnd w:id="20"/>
    </w:p>
    <w:sdt>
      <w:sdtPr>
        <w:id w:val="1290019945"/>
        <w:docPartObj>
          <w:docPartGallery w:val="Table of Contents"/>
          <w:docPartUnique/>
        </w:docPartObj>
      </w:sdtPr>
      <w:sdtEndPr>
        <w:rPr>
          <w:rFonts w:asciiTheme="minorHAnsi" w:eastAsiaTheme="minorHAnsi" w:hAnsiTheme="minorHAnsi" w:cstheme="minorBidi"/>
          <w:noProof/>
          <w:color w:val="auto"/>
          <w:sz w:val="22"/>
          <w:szCs w:val="22"/>
          <w:lang w:val="en-AU" w:eastAsia="en-US"/>
        </w:rPr>
      </w:sdtEndPr>
      <w:sdtContent>
        <w:p w:rsidR="00674E94" w:rsidRDefault="00674E94">
          <w:pPr>
            <w:pStyle w:val="TOCHeading"/>
          </w:pPr>
          <w:r>
            <w:t>Contents</w:t>
          </w:r>
        </w:p>
        <w:p w:rsidR="000206DD" w:rsidRDefault="00674E94">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390190178" w:history="1">
            <w:r w:rsidR="000206DD" w:rsidRPr="00E15ABE">
              <w:rPr>
                <w:rStyle w:val="Hyperlink"/>
                <w:noProof/>
              </w:rPr>
              <w:t>Introduction</w:t>
            </w:r>
            <w:r w:rsidR="000206DD">
              <w:rPr>
                <w:noProof/>
                <w:webHidden/>
              </w:rPr>
              <w:tab/>
            </w:r>
            <w:r w:rsidR="000206DD">
              <w:rPr>
                <w:noProof/>
                <w:webHidden/>
              </w:rPr>
              <w:fldChar w:fldCharType="begin"/>
            </w:r>
            <w:r w:rsidR="000206DD">
              <w:rPr>
                <w:noProof/>
                <w:webHidden/>
              </w:rPr>
              <w:instrText xml:space="preserve"> PAGEREF _Toc390190178 \h </w:instrText>
            </w:r>
            <w:r w:rsidR="000206DD">
              <w:rPr>
                <w:noProof/>
                <w:webHidden/>
              </w:rPr>
            </w:r>
            <w:r w:rsidR="000206DD">
              <w:rPr>
                <w:noProof/>
                <w:webHidden/>
              </w:rPr>
              <w:fldChar w:fldCharType="separate"/>
            </w:r>
            <w:r w:rsidR="000206DD">
              <w:rPr>
                <w:noProof/>
                <w:webHidden/>
              </w:rPr>
              <w:t>1</w:t>
            </w:r>
            <w:r w:rsidR="000206DD">
              <w:rPr>
                <w:noProof/>
                <w:webHidden/>
              </w:rPr>
              <w:fldChar w:fldCharType="end"/>
            </w:r>
          </w:hyperlink>
        </w:p>
        <w:p w:rsidR="000206DD" w:rsidRDefault="000206DD">
          <w:pPr>
            <w:pStyle w:val="TOC3"/>
            <w:tabs>
              <w:tab w:val="right" w:leader="dot" w:pos="9016"/>
            </w:tabs>
            <w:rPr>
              <w:noProof/>
            </w:rPr>
          </w:pPr>
          <w:hyperlink w:anchor="_Toc390190179" w:history="1">
            <w:r w:rsidRPr="00E15ABE">
              <w:rPr>
                <w:rStyle w:val="Hyperlink"/>
                <w:noProof/>
              </w:rPr>
              <w:t>Purpose</w:t>
            </w:r>
            <w:r>
              <w:rPr>
                <w:noProof/>
                <w:webHidden/>
              </w:rPr>
              <w:tab/>
            </w:r>
            <w:r>
              <w:rPr>
                <w:noProof/>
                <w:webHidden/>
              </w:rPr>
              <w:fldChar w:fldCharType="begin"/>
            </w:r>
            <w:r>
              <w:rPr>
                <w:noProof/>
                <w:webHidden/>
              </w:rPr>
              <w:instrText xml:space="preserve"> PAGEREF _Toc390190179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3"/>
            <w:tabs>
              <w:tab w:val="right" w:leader="dot" w:pos="9016"/>
            </w:tabs>
            <w:rPr>
              <w:noProof/>
            </w:rPr>
          </w:pPr>
          <w:hyperlink w:anchor="_Toc390190180" w:history="1">
            <w:r w:rsidRPr="00E15ABE">
              <w:rPr>
                <w:rStyle w:val="Hyperlink"/>
                <w:noProof/>
              </w:rPr>
              <w:t>Document Conventions</w:t>
            </w:r>
            <w:r>
              <w:rPr>
                <w:noProof/>
                <w:webHidden/>
              </w:rPr>
              <w:tab/>
            </w:r>
            <w:r>
              <w:rPr>
                <w:noProof/>
                <w:webHidden/>
              </w:rPr>
              <w:fldChar w:fldCharType="begin"/>
            </w:r>
            <w:r>
              <w:rPr>
                <w:noProof/>
                <w:webHidden/>
              </w:rPr>
              <w:instrText xml:space="preserve"> PAGEREF _Toc390190180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3"/>
            <w:tabs>
              <w:tab w:val="right" w:leader="dot" w:pos="9016"/>
            </w:tabs>
            <w:rPr>
              <w:noProof/>
            </w:rPr>
          </w:pPr>
          <w:hyperlink w:anchor="_Toc390190181" w:history="1">
            <w:r w:rsidRPr="00E15ABE">
              <w:rPr>
                <w:rStyle w:val="Hyperlink"/>
                <w:noProof/>
              </w:rPr>
              <w:t>Intended Audience and Reading Suggestions</w:t>
            </w:r>
            <w:r>
              <w:rPr>
                <w:noProof/>
                <w:webHidden/>
              </w:rPr>
              <w:tab/>
            </w:r>
            <w:r>
              <w:rPr>
                <w:noProof/>
                <w:webHidden/>
              </w:rPr>
              <w:fldChar w:fldCharType="begin"/>
            </w:r>
            <w:r>
              <w:rPr>
                <w:noProof/>
                <w:webHidden/>
              </w:rPr>
              <w:instrText xml:space="preserve"> PAGEREF _Toc390190181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1"/>
            <w:tabs>
              <w:tab w:val="left" w:pos="440"/>
              <w:tab w:val="right" w:leader="dot" w:pos="9016"/>
            </w:tabs>
            <w:rPr>
              <w:rFonts w:eastAsiaTheme="minorEastAsia"/>
              <w:noProof/>
              <w:lang w:eastAsia="en-AU"/>
            </w:rPr>
          </w:pPr>
          <w:hyperlink w:anchor="_Toc390190182" w:history="1">
            <w:r w:rsidRPr="00E15ABE">
              <w:rPr>
                <w:rStyle w:val="Hyperlink"/>
                <w:noProof/>
              </w:rPr>
              <w:t>1</w:t>
            </w:r>
            <w:r>
              <w:rPr>
                <w:rFonts w:eastAsiaTheme="minorEastAsia"/>
                <w:noProof/>
                <w:lang w:eastAsia="en-AU"/>
              </w:rPr>
              <w:tab/>
            </w:r>
            <w:r w:rsidRPr="00E15ABE">
              <w:rPr>
                <w:rStyle w:val="Hyperlink"/>
                <w:noProof/>
              </w:rPr>
              <w:t>Fact Finding</w:t>
            </w:r>
            <w:r>
              <w:rPr>
                <w:noProof/>
                <w:webHidden/>
              </w:rPr>
              <w:tab/>
            </w:r>
            <w:r>
              <w:rPr>
                <w:noProof/>
                <w:webHidden/>
              </w:rPr>
              <w:fldChar w:fldCharType="begin"/>
            </w:r>
            <w:r>
              <w:rPr>
                <w:noProof/>
                <w:webHidden/>
              </w:rPr>
              <w:instrText xml:space="preserve"> PAGEREF _Toc390190182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3" w:history="1">
            <w:r w:rsidRPr="00E15ABE">
              <w:rPr>
                <w:rStyle w:val="Hyperlink"/>
                <w:noProof/>
              </w:rPr>
              <w:t>1.1</w:t>
            </w:r>
            <w:r>
              <w:rPr>
                <w:rFonts w:eastAsiaTheme="minorEastAsia"/>
                <w:noProof/>
                <w:lang w:eastAsia="en-AU"/>
              </w:rPr>
              <w:tab/>
            </w:r>
            <w:r w:rsidRPr="00E15ABE">
              <w:rPr>
                <w:rStyle w:val="Hyperlink"/>
                <w:noProof/>
              </w:rPr>
              <w:t>Fact-finding techniques</w:t>
            </w:r>
            <w:r>
              <w:rPr>
                <w:noProof/>
                <w:webHidden/>
              </w:rPr>
              <w:tab/>
            </w:r>
            <w:r>
              <w:rPr>
                <w:noProof/>
                <w:webHidden/>
              </w:rPr>
              <w:fldChar w:fldCharType="begin"/>
            </w:r>
            <w:r>
              <w:rPr>
                <w:noProof/>
                <w:webHidden/>
              </w:rPr>
              <w:instrText xml:space="preserve"> PAGEREF _Toc390190183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4" w:history="1">
            <w:r w:rsidRPr="00E15ABE">
              <w:rPr>
                <w:rStyle w:val="Hyperlink"/>
                <w:noProof/>
              </w:rPr>
              <w:t>1.2</w:t>
            </w:r>
            <w:r>
              <w:rPr>
                <w:rFonts w:eastAsiaTheme="minorEastAsia"/>
                <w:noProof/>
                <w:lang w:eastAsia="en-AU"/>
              </w:rPr>
              <w:tab/>
            </w:r>
            <w:r w:rsidRPr="00E15ABE">
              <w:rPr>
                <w:rStyle w:val="Hyperlink"/>
                <w:noProof/>
              </w:rPr>
              <w:t>Purpose</w:t>
            </w:r>
            <w:r>
              <w:rPr>
                <w:noProof/>
                <w:webHidden/>
              </w:rPr>
              <w:tab/>
            </w:r>
            <w:r>
              <w:rPr>
                <w:noProof/>
                <w:webHidden/>
              </w:rPr>
              <w:fldChar w:fldCharType="begin"/>
            </w:r>
            <w:r>
              <w:rPr>
                <w:noProof/>
                <w:webHidden/>
              </w:rPr>
              <w:instrText xml:space="preserve"> PAGEREF _Toc390190184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3"/>
            <w:tabs>
              <w:tab w:val="left" w:pos="1320"/>
              <w:tab w:val="right" w:leader="dot" w:pos="9016"/>
            </w:tabs>
            <w:rPr>
              <w:noProof/>
            </w:rPr>
          </w:pPr>
          <w:hyperlink w:anchor="_Toc390190185" w:history="1">
            <w:r w:rsidRPr="00E15ABE">
              <w:rPr>
                <w:rStyle w:val="Hyperlink"/>
                <w:noProof/>
              </w:rPr>
              <w:t>1.2.1</w:t>
            </w:r>
            <w:r>
              <w:rPr>
                <w:noProof/>
              </w:rPr>
              <w:tab/>
            </w:r>
            <w:r w:rsidRPr="00E15ABE">
              <w:rPr>
                <w:rStyle w:val="Hyperlink"/>
                <w:noProof/>
              </w:rPr>
              <w:t>Product Perspective</w:t>
            </w:r>
            <w:r>
              <w:rPr>
                <w:noProof/>
                <w:webHidden/>
              </w:rPr>
              <w:tab/>
            </w:r>
            <w:r>
              <w:rPr>
                <w:noProof/>
                <w:webHidden/>
              </w:rPr>
              <w:fldChar w:fldCharType="begin"/>
            </w:r>
            <w:r>
              <w:rPr>
                <w:noProof/>
                <w:webHidden/>
              </w:rPr>
              <w:instrText xml:space="preserve"> PAGEREF _Toc390190185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3"/>
            <w:tabs>
              <w:tab w:val="left" w:pos="1320"/>
              <w:tab w:val="right" w:leader="dot" w:pos="9016"/>
            </w:tabs>
            <w:rPr>
              <w:noProof/>
            </w:rPr>
          </w:pPr>
          <w:hyperlink w:anchor="_Toc390190186" w:history="1">
            <w:r w:rsidRPr="00E15ABE">
              <w:rPr>
                <w:rStyle w:val="Hyperlink"/>
                <w:noProof/>
              </w:rPr>
              <w:t>1.2.2</w:t>
            </w:r>
            <w:r>
              <w:rPr>
                <w:noProof/>
              </w:rPr>
              <w:tab/>
            </w:r>
            <w:r w:rsidRPr="00E15ABE">
              <w:rPr>
                <w:rStyle w:val="Hyperlink"/>
                <w:noProof/>
              </w:rPr>
              <w:t>Product Features</w:t>
            </w:r>
            <w:r>
              <w:rPr>
                <w:noProof/>
                <w:webHidden/>
              </w:rPr>
              <w:tab/>
            </w:r>
            <w:r>
              <w:rPr>
                <w:noProof/>
                <w:webHidden/>
              </w:rPr>
              <w:fldChar w:fldCharType="begin"/>
            </w:r>
            <w:r>
              <w:rPr>
                <w:noProof/>
                <w:webHidden/>
              </w:rPr>
              <w:instrText xml:space="preserve"> PAGEREF _Toc390190186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7" w:history="1">
            <w:r w:rsidRPr="00E15ABE">
              <w:rPr>
                <w:rStyle w:val="Hyperlink"/>
                <w:noProof/>
              </w:rPr>
              <w:t>1.3</w:t>
            </w:r>
            <w:r>
              <w:rPr>
                <w:rFonts w:eastAsiaTheme="minorEastAsia"/>
                <w:noProof/>
                <w:lang w:eastAsia="en-AU"/>
              </w:rPr>
              <w:tab/>
            </w:r>
            <w:r w:rsidRPr="00E15ABE">
              <w:rPr>
                <w:rStyle w:val="Hyperlink"/>
                <w:noProof/>
              </w:rPr>
              <w:t>Mission statement</w:t>
            </w:r>
            <w:r>
              <w:rPr>
                <w:noProof/>
                <w:webHidden/>
              </w:rPr>
              <w:tab/>
            </w:r>
            <w:r>
              <w:rPr>
                <w:noProof/>
                <w:webHidden/>
              </w:rPr>
              <w:fldChar w:fldCharType="begin"/>
            </w:r>
            <w:r>
              <w:rPr>
                <w:noProof/>
                <w:webHidden/>
              </w:rPr>
              <w:instrText xml:space="preserve"> PAGEREF _Toc390190187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8" w:history="1">
            <w:r w:rsidRPr="00E15ABE">
              <w:rPr>
                <w:rStyle w:val="Hyperlink"/>
                <w:noProof/>
              </w:rPr>
              <w:t>1.4</w:t>
            </w:r>
            <w:r>
              <w:rPr>
                <w:rFonts w:eastAsiaTheme="minorEastAsia"/>
                <w:noProof/>
                <w:lang w:eastAsia="en-AU"/>
              </w:rPr>
              <w:tab/>
            </w:r>
            <w:r w:rsidRPr="00E15ABE">
              <w:rPr>
                <w:rStyle w:val="Hyperlink"/>
                <w:noProof/>
              </w:rPr>
              <w:t>Scope and boundaries</w:t>
            </w:r>
            <w:r>
              <w:rPr>
                <w:noProof/>
                <w:webHidden/>
              </w:rPr>
              <w:tab/>
            </w:r>
            <w:r>
              <w:rPr>
                <w:noProof/>
                <w:webHidden/>
              </w:rPr>
              <w:fldChar w:fldCharType="begin"/>
            </w:r>
            <w:r>
              <w:rPr>
                <w:noProof/>
                <w:webHidden/>
              </w:rPr>
              <w:instrText xml:space="preserve"> PAGEREF _Toc390190188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89" w:history="1">
            <w:r w:rsidRPr="00E15ABE">
              <w:rPr>
                <w:rStyle w:val="Hyperlink"/>
                <w:noProof/>
              </w:rPr>
              <w:t>1.4.1</w:t>
            </w:r>
            <w:r>
              <w:rPr>
                <w:noProof/>
              </w:rPr>
              <w:tab/>
            </w:r>
            <w:r w:rsidRPr="00E15ABE">
              <w:rPr>
                <w:rStyle w:val="Hyperlink"/>
                <w:noProof/>
              </w:rPr>
              <w:t>Operating Environment</w:t>
            </w:r>
            <w:r>
              <w:rPr>
                <w:noProof/>
                <w:webHidden/>
              </w:rPr>
              <w:tab/>
            </w:r>
            <w:r>
              <w:rPr>
                <w:noProof/>
                <w:webHidden/>
              </w:rPr>
              <w:fldChar w:fldCharType="begin"/>
            </w:r>
            <w:r>
              <w:rPr>
                <w:noProof/>
                <w:webHidden/>
              </w:rPr>
              <w:instrText xml:space="preserve"> PAGEREF _Toc390190189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0" w:history="1">
            <w:r w:rsidRPr="00E15ABE">
              <w:rPr>
                <w:rStyle w:val="Hyperlink"/>
                <w:noProof/>
              </w:rPr>
              <w:t>1.4.2</w:t>
            </w:r>
            <w:r>
              <w:rPr>
                <w:noProof/>
              </w:rPr>
              <w:tab/>
            </w:r>
            <w:r w:rsidRPr="00E15ABE">
              <w:rPr>
                <w:rStyle w:val="Hyperlink"/>
                <w:noProof/>
              </w:rPr>
              <w:t>Design and Implementation Constraints</w:t>
            </w:r>
            <w:r>
              <w:rPr>
                <w:noProof/>
                <w:webHidden/>
              </w:rPr>
              <w:tab/>
            </w:r>
            <w:r>
              <w:rPr>
                <w:noProof/>
                <w:webHidden/>
              </w:rPr>
              <w:fldChar w:fldCharType="begin"/>
            </w:r>
            <w:r>
              <w:rPr>
                <w:noProof/>
                <w:webHidden/>
              </w:rPr>
              <w:instrText xml:space="preserve"> PAGEREF _Toc390190190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1" w:history="1">
            <w:r w:rsidRPr="00E15ABE">
              <w:rPr>
                <w:rStyle w:val="Hyperlink"/>
                <w:noProof/>
              </w:rPr>
              <w:t>1.4.3</w:t>
            </w:r>
            <w:r>
              <w:rPr>
                <w:noProof/>
              </w:rPr>
              <w:tab/>
            </w:r>
            <w:r w:rsidRPr="00E15ABE">
              <w:rPr>
                <w:rStyle w:val="Hyperlink"/>
                <w:noProof/>
              </w:rPr>
              <w:t>User Documentation</w:t>
            </w:r>
            <w:r>
              <w:rPr>
                <w:noProof/>
                <w:webHidden/>
              </w:rPr>
              <w:tab/>
            </w:r>
            <w:r>
              <w:rPr>
                <w:noProof/>
                <w:webHidden/>
              </w:rPr>
              <w:fldChar w:fldCharType="begin"/>
            </w:r>
            <w:r>
              <w:rPr>
                <w:noProof/>
                <w:webHidden/>
              </w:rPr>
              <w:instrText xml:space="preserve"> PAGEREF _Toc390190191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2" w:history="1">
            <w:r w:rsidRPr="00E15ABE">
              <w:rPr>
                <w:rStyle w:val="Hyperlink"/>
                <w:noProof/>
              </w:rPr>
              <w:t>1.4.4</w:t>
            </w:r>
            <w:r>
              <w:rPr>
                <w:noProof/>
              </w:rPr>
              <w:tab/>
            </w:r>
            <w:r w:rsidRPr="00E15ABE">
              <w:rPr>
                <w:rStyle w:val="Hyperlink"/>
                <w:noProof/>
              </w:rPr>
              <w:t>Assumptions and Dependencies</w:t>
            </w:r>
            <w:r>
              <w:rPr>
                <w:noProof/>
                <w:webHidden/>
              </w:rPr>
              <w:tab/>
            </w:r>
            <w:r>
              <w:rPr>
                <w:noProof/>
                <w:webHidden/>
              </w:rPr>
              <w:fldChar w:fldCharType="begin"/>
            </w:r>
            <w:r>
              <w:rPr>
                <w:noProof/>
                <w:webHidden/>
              </w:rPr>
              <w:instrText xml:space="preserve"> PAGEREF _Toc390190192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93" w:history="1">
            <w:r w:rsidRPr="00E15ABE">
              <w:rPr>
                <w:rStyle w:val="Hyperlink"/>
                <w:noProof/>
              </w:rPr>
              <w:t>1.5</w:t>
            </w:r>
            <w:r>
              <w:rPr>
                <w:rFonts w:eastAsiaTheme="minorEastAsia"/>
                <w:noProof/>
                <w:lang w:eastAsia="en-AU"/>
              </w:rPr>
              <w:tab/>
            </w:r>
            <w:r w:rsidRPr="00E15ABE">
              <w:rPr>
                <w:rStyle w:val="Hyperlink"/>
                <w:noProof/>
              </w:rPr>
              <w:t>Target users and audience</w:t>
            </w:r>
            <w:r>
              <w:rPr>
                <w:noProof/>
                <w:webHidden/>
              </w:rPr>
              <w:tab/>
            </w:r>
            <w:r>
              <w:rPr>
                <w:noProof/>
                <w:webHidden/>
              </w:rPr>
              <w:fldChar w:fldCharType="begin"/>
            </w:r>
            <w:r>
              <w:rPr>
                <w:noProof/>
                <w:webHidden/>
              </w:rPr>
              <w:instrText xml:space="preserve"> PAGEREF _Toc390190193 \h </w:instrText>
            </w:r>
            <w:r>
              <w:rPr>
                <w:noProof/>
                <w:webHidden/>
              </w:rPr>
            </w:r>
            <w:r>
              <w:rPr>
                <w:noProof/>
                <w:webHidden/>
              </w:rPr>
              <w:fldChar w:fldCharType="separate"/>
            </w:r>
            <w:r>
              <w:rPr>
                <w:noProof/>
                <w:webHidden/>
              </w:rPr>
              <w:t>4</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94" w:history="1">
            <w:r w:rsidRPr="00E15ABE">
              <w:rPr>
                <w:rStyle w:val="Hyperlink"/>
                <w:noProof/>
              </w:rPr>
              <w:t>1.6</w:t>
            </w:r>
            <w:r>
              <w:rPr>
                <w:rFonts w:eastAsiaTheme="minorEastAsia"/>
                <w:noProof/>
                <w:lang w:eastAsia="en-AU"/>
              </w:rPr>
              <w:tab/>
            </w:r>
            <w:r w:rsidRPr="00E15ABE">
              <w:rPr>
                <w:rStyle w:val="Hyperlink"/>
                <w:noProof/>
              </w:rPr>
              <w:t>User views</w:t>
            </w:r>
            <w:r>
              <w:rPr>
                <w:noProof/>
                <w:webHidden/>
              </w:rPr>
              <w:tab/>
            </w:r>
            <w:r>
              <w:rPr>
                <w:noProof/>
                <w:webHidden/>
              </w:rPr>
              <w:fldChar w:fldCharType="begin"/>
            </w:r>
            <w:r>
              <w:rPr>
                <w:noProof/>
                <w:webHidden/>
              </w:rPr>
              <w:instrText xml:space="preserve"> PAGEREF _Toc390190194 \h </w:instrText>
            </w:r>
            <w:r>
              <w:rPr>
                <w:noProof/>
                <w:webHidden/>
              </w:rPr>
            </w:r>
            <w:r>
              <w:rPr>
                <w:noProof/>
                <w:webHidden/>
              </w:rPr>
              <w:fldChar w:fldCharType="separate"/>
            </w:r>
            <w:r>
              <w:rPr>
                <w:noProof/>
                <w:webHidden/>
              </w:rPr>
              <w:t>5</w:t>
            </w:r>
            <w:r>
              <w:rPr>
                <w:noProof/>
                <w:webHidden/>
              </w:rPr>
              <w:fldChar w:fldCharType="end"/>
            </w:r>
          </w:hyperlink>
        </w:p>
        <w:p w:rsidR="00674E94" w:rsidRDefault="00674E94">
          <w:r>
            <w:rPr>
              <w:b/>
              <w:bCs/>
              <w:noProof/>
            </w:rPr>
            <w:fldChar w:fldCharType="end"/>
          </w:r>
        </w:p>
      </w:sdtContent>
    </w:sdt>
    <w:p w:rsidR="00540931" w:rsidRDefault="00540931">
      <w:pPr>
        <w:sectPr w:rsidR="00540931" w:rsidSect="00D11AAA">
          <w:footerReference w:type="default" r:id="rId8"/>
          <w:pgSz w:w="11906" w:h="16838"/>
          <w:pgMar w:top="1440" w:right="1440" w:bottom="1440" w:left="1440" w:header="708" w:footer="708" w:gutter="0"/>
          <w:pgNumType w:fmt="lowerRoman" w:start="1"/>
          <w:cols w:space="708"/>
          <w:docGrid w:linePitch="360"/>
        </w:sectPr>
      </w:pPr>
    </w:p>
    <w:p w:rsidR="00604D6C" w:rsidRDefault="00604D6C" w:rsidP="00604D6C">
      <w:pPr>
        <w:pStyle w:val="Heading1"/>
        <w:numPr>
          <w:ilvl w:val="0"/>
          <w:numId w:val="0"/>
        </w:numPr>
      </w:pPr>
      <w:bookmarkStart w:id="21" w:name="_Toc390190178"/>
      <w:r>
        <w:lastRenderedPageBreak/>
        <w:t>Introduction</w:t>
      </w:r>
      <w:bookmarkEnd w:id="21"/>
    </w:p>
    <w:p w:rsidR="00604D6C" w:rsidRPr="00EB3D99" w:rsidRDefault="00604D6C" w:rsidP="00604D6C">
      <w:pPr>
        <w:pStyle w:val="Heading3"/>
        <w:numPr>
          <w:ilvl w:val="0"/>
          <w:numId w:val="0"/>
        </w:numPr>
      </w:pPr>
      <w:bookmarkStart w:id="22" w:name="_Toc383701778"/>
      <w:bookmarkStart w:id="23" w:name="_Toc390190179"/>
      <w:r w:rsidRPr="00EB3D99">
        <w:t>Purpose</w:t>
      </w:r>
      <w:bookmarkEnd w:id="22"/>
      <w:bookmarkEnd w:id="23"/>
    </w:p>
    <w:p w:rsidR="00604D6C" w:rsidRDefault="00604D6C" w:rsidP="00604D6C">
      <w:pPr>
        <w:rPr>
          <w:rFonts w:eastAsia="Times"/>
        </w:rPr>
      </w:pPr>
      <w:r>
        <w:rPr>
          <w:rFonts w:eastAsia="Times"/>
        </w:rPr>
        <w:t>The purpose of this document is to introduce and specify the requirements of a new software database (“the database product”).</w:t>
      </w:r>
    </w:p>
    <w:p w:rsidR="00604D6C" w:rsidRDefault="00604D6C" w:rsidP="00604D6C">
      <w:r>
        <w:rPr>
          <w:rFonts w:eastAsia="Times"/>
        </w:rPr>
        <w:t>The database product will constitute only part of a larger human-computer software system responsible for developing Research Higher Degree (RHD) applications. The database is to assist staff of the School of Computer Science, Engineering and Mathematics (CSEM) of Flinders University in pursuing this task.</w:t>
      </w:r>
    </w:p>
    <w:p w:rsidR="00604D6C" w:rsidRDefault="00604D6C" w:rsidP="00604D6C">
      <w:pPr>
        <w:pStyle w:val="Heading3"/>
        <w:numPr>
          <w:ilvl w:val="0"/>
          <w:numId w:val="0"/>
        </w:numPr>
      </w:pPr>
      <w:bookmarkStart w:id="24" w:name="_Toc383701779"/>
      <w:bookmarkStart w:id="25" w:name="_Toc390190180"/>
      <w:r>
        <w:t>Document Conventions</w:t>
      </w:r>
      <w:bookmarkEnd w:id="24"/>
      <w:bookmarkEnd w:id="25"/>
    </w:p>
    <w:p w:rsidR="00604D6C" w:rsidRDefault="00604D6C" w:rsidP="00604D6C">
      <w:r>
        <w:rPr>
          <w:rFonts w:eastAsia="Arial"/>
        </w:rPr>
        <w:t>Throughout this document the terms ‘product’ and ‘database’ are used interchangeably as the product consists solely of a single database.</w:t>
      </w:r>
    </w:p>
    <w:p w:rsidR="00604D6C" w:rsidRDefault="00604D6C" w:rsidP="00604D6C">
      <w:r>
        <w:t>Requirements can be inherited and composed or be aggregates of other requirements.</w:t>
      </w:r>
    </w:p>
    <w:p w:rsidR="00604D6C" w:rsidRDefault="00604D6C" w:rsidP="00604D6C">
      <w:r>
        <w:t>Abbreviations will be used with definitions available in an appended glossary at the end of the document.</w:t>
      </w:r>
    </w:p>
    <w:p w:rsidR="00604D6C" w:rsidRDefault="00604D6C" w:rsidP="00604D6C">
      <w:pPr>
        <w:pStyle w:val="Heading3"/>
        <w:numPr>
          <w:ilvl w:val="0"/>
          <w:numId w:val="0"/>
        </w:numPr>
      </w:pPr>
      <w:bookmarkStart w:id="26" w:name="_Toc383701780"/>
      <w:bookmarkStart w:id="27" w:name="_Toc390190181"/>
      <w:r>
        <w:t>Intended Audience and Reading Suggestions</w:t>
      </w:r>
      <w:bookmarkEnd w:id="26"/>
      <w:bookmarkEnd w:id="27"/>
    </w:p>
    <w:p w:rsidR="00604D6C" w:rsidRPr="00604D6C" w:rsidRDefault="00604D6C" w:rsidP="00604D6C">
      <w:r w:rsidRPr="00147E57">
        <w:rPr>
          <w:rFonts w:eastAsia="Arial"/>
        </w:rPr>
        <w:t xml:space="preserve">This document is intended to be read by </w:t>
      </w:r>
      <w:r>
        <w:rPr>
          <w:rFonts w:eastAsia="Arial"/>
        </w:rPr>
        <w:t>Developers, RHD office staff members and CSEM faculty staff. Developers and RHD Staff Members are suggested to read this document in its entirety in the form presented herein. CSEM staff should read the mission statement, product features, product perspective and the specific system requirements to gain a simpler overview of the proposed product.</w:t>
      </w:r>
    </w:p>
    <w:p w:rsidR="00EB3D99" w:rsidRDefault="00EB3D99" w:rsidP="0024444D">
      <w:pPr>
        <w:pStyle w:val="Heading1"/>
      </w:pPr>
      <w:bookmarkStart w:id="28" w:name="_Toc390190182"/>
      <w:r>
        <w:t>Fact Finding</w:t>
      </w:r>
      <w:bookmarkEnd w:id="28"/>
    </w:p>
    <w:p w:rsidR="00F72856" w:rsidRPr="007776BF" w:rsidRDefault="00F72856" w:rsidP="00F72856">
      <w:pPr>
        <w:pStyle w:val="Heading2"/>
      </w:pPr>
      <w:bookmarkStart w:id="29" w:name="_Toc390190183"/>
      <w:r w:rsidRPr="007776BF">
        <w:t>Fact-finding techniques</w:t>
      </w:r>
      <w:bookmarkEnd w:id="29"/>
    </w:p>
    <w:p w:rsidR="008D1E76" w:rsidRDefault="008D1E76" w:rsidP="008D1E76">
      <w:r>
        <w:t>The requirements will be gathered through documented information received from the Research Higher Degree Admissions officer as well attained through follow up meetings and via FLO discussion boards to clarify any issues or attain more detailed information on some areas.</w:t>
      </w:r>
    </w:p>
    <w:p w:rsidR="008D1E76" w:rsidRDefault="008D1E76" w:rsidP="008D1E76">
      <w:r>
        <w:t>This is anticipated that there will be an opportunity for the users/customers to refine their understanding of the requirements as more implementation ideas and details are presented to them by our group and others. The users/customers in this case are Associate Professor Paul Calder as the Director of Higher Research Degree Studies in CSEM and Dr Denise de Vries as a member of staff who responds to many unsolicited enquiries about HRD.</w:t>
      </w:r>
    </w:p>
    <w:p w:rsidR="008D1E76" w:rsidRDefault="008D1E76" w:rsidP="008D1E76">
      <w:r>
        <w:t xml:space="preserve">The Flinders University Office of Graduate Research accepts form-based applications </w:t>
      </w:r>
      <w:r>
        <w:fldChar w:fldCharType="begin"/>
      </w:r>
      <w:r>
        <w:instrText xml:space="preserve"> ADDIN EN.CITE &lt;EndNote&gt;&lt;Cite&gt;&lt;Author&gt;Flinders University Office of Graduate Research&lt;/Author&gt;&lt;Year&gt;2014&lt;/Year&gt;&lt;RecNum&gt;1&lt;/RecNum&gt;&lt;DisplayText&gt;(Flinders University Office of Graduate Research 2014)&lt;/DisplayText&gt;&lt;record&gt;&lt;rec-number&gt;1&lt;/rec-number&gt;&lt;foreign-keys&gt;&lt;key app="EN" db-id="wassad0f8a5w0jeaadxxz0r0t2dxaxptfaxr"&gt;1&lt;/key&gt;&lt;/foreign-keys&gt;&lt;ref-type name="Web Page"&gt;12&lt;/ref-type&gt;&lt;contributors&gt;&lt;authors&gt;&lt;author&gt;Flinders University Office of Graduate Research,&lt;/author&gt;&lt;/authors&gt;&lt;/contributors&gt;&lt;titles&gt;&lt;title&gt;How to apply&lt;/title&gt;&lt;/titles&gt;&lt;dates&gt;&lt;year&gt;2014&lt;/year&gt;&lt;/dates&gt;&lt;urls&gt;&lt;related-urls&gt;&lt;url&gt;http://www.flinders.edu.au/graduate-research/future-students/how-to-apply.cfm&lt;/url&gt;&lt;/related-urls&gt;&lt;/urls&gt;&lt;access-date&gt;27 March 2014&lt;/access-date&gt;&lt;/record&gt;&lt;/Cite&gt;&lt;/EndNote&gt;</w:instrText>
      </w:r>
      <w:r>
        <w:fldChar w:fldCharType="separate"/>
      </w:r>
      <w:r>
        <w:rPr>
          <w:noProof/>
        </w:rPr>
        <w:t>(</w:t>
      </w:r>
      <w:hyperlink w:anchor="_ENREF_3" w:tooltip="Flinders University Office of Graduate Research, 2014 #1" w:history="1">
        <w:r>
          <w:rPr>
            <w:noProof/>
          </w:rPr>
          <w:t>Flinders University Office of Graduate Research 2014</w:t>
        </w:r>
      </w:hyperlink>
      <w:r>
        <w:rPr>
          <w:noProof/>
        </w:rPr>
        <w:t>)</w:t>
      </w:r>
      <w:r>
        <w:fldChar w:fldCharType="end"/>
      </w:r>
      <w:r>
        <w:t xml:space="preserve"> that all successful HRD applicants have to go through. The requirements of this existing system can be used to help define the checklist of documents and other outputs of our new system.</w:t>
      </w:r>
    </w:p>
    <w:p w:rsidR="008D1E76" w:rsidRDefault="008D1E76" w:rsidP="008D1E76">
      <w:r>
        <w:lastRenderedPageBreak/>
        <w:t xml:space="preserve">This system will have to store information about areas of research. There is an existing scheme in use in academia in Australia called the Field of Research codes </w:t>
      </w:r>
      <w:r>
        <w:fldChar w:fldCharType="begin"/>
      </w:r>
      <w:r>
        <w:instrText xml:space="preserve"> ADDIN EN.CITE &lt;EndNote&gt;&lt;Cite&gt;&lt;Author&gt;Australian Bureau of Statistics&lt;/Author&gt;&lt;Year&gt;2014&lt;/Year&gt;&lt;RecNum&gt;2&lt;/RecNum&gt;&lt;DisplayText&gt;(Australian Bureau of Statistics 2014)&lt;/DisplayText&gt;&lt;record&gt;&lt;rec-number&gt;2&lt;/rec-number&gt;&lt;foreign-keys&gt;&lt;key app="EN" db-id="wassad0f8a5w0jeaadxxz0r0t2dxaxptfaxr"&gt;2&lt;/key&gt;&lt;/foreign-keys&gt;&lt;ref-type name="Web Page"&gt;12&lt;/ref-type&gt;&lt;contributors&gt;&lt;authors&gt;&lt;author&gt;Australian Bureau of Statistics,&lt;/author&gt;&lt;/authors&gt;&lt;/contributors&gt;&lt;titles&gt;&lt;title&gt;Field of Research Codes&lt;/title&gt;&lt;/titles&gt;&lt;dates&gt;&lt;year&gt;2014&lt;/year&gt;&lt;/dates&gt;&lt;urls&gt;&lt;related-urls&gt;&lt;url&gt;http://www.abs.gov.au/Ausstats/abs@.nsf/Latestproducts/6BB427AB9696C225CA2574180004463E?opendocument&lt;/url&gt;&lt;/related-urls&gt;&lt;/urls&gt;&lt;access-date&gt;27 March 2014&lt;/access-date&gt;&lt;/record&gt;&lt;/Cite&gt;&lt;/EndNote&gt;</w:instrText>
      </w:r>
      <w:r>
        <w:fldChar w:fldCharType="separate"/>
      </w:r>
      <w:r>
        <w:rPr>
          <w:noProof/>
        </w:rPr>
        <w:t>(</w:t>
      </w:r>
      <w:hyperlink w:anchor="_ENREF_1" w:tooltip="Australian Bureau of Statistics, 2014 #2" w:history="1">
        <w:r>
          <w:rPr>
            <w:noProof/>
          </w:rPr>
          <w:t>Australian Bureau of Statistics 2014</w:t>
        </w:r>
      </w:hyperlink>
      <w:r>
        <w:rPr>
          <w:noProof/>
        </w:rPr>
        <w:t>)</w:t>
      </w:r>
      <w:r>
        <w:fldChar w:fldCharType="end"/>
      </w:r>
      <w:r>
        <w:t xml:space="preserve">. Flinders University staff web pages contain examples of how academics describe their research interests. The Flinder’s University “Find a Supervisor” website </w:t>
      </w:r>
      <w:r>
        <w:fldChar w:fldCharType="begin"/>
      </w:r>
      <w:r>
        <w:instrText xml:space="preserve"> ADDIN EN.CITE &lt;EndNote&gt;&lt;Cite&gt;&lt;Author&gt;Flinders University Office of Graduate Research&lt;/Author&gt;&lt;Year&gt;2014&lt;/Year&gt;&lt;RecNum&gt;3&lt;/RecNum&gt;&lt;DisplayText&gt;(Flinders University Office of Graduate Research 2014)&lt;/DisplayText&gt;&lt;record&gt;&lt;rec-number&gt;3&lt;/rec-number&gt;&lt;foreign-keys&gt;&lt;key app="EN" db-id="wassad0f8a5w0jeaadxxz0r0t2dxaxptfaxr"&gt;3&lt;/key&gt;&lt;/foreign-keys&gt;&lt;ref-type name="Web Page"&gt;12&lt;/ref-type&gt;&lt;contributors&gt;&lt;authors&gt;&lt;author&gt;Flinders University Office of Graduate Research,&lt;/author&gt;&lt;/authors&gt;&lt;/contributors&gt;&lt;titles&gt;&lt;title&gt;Find a supervisor&lt;/title&gt;&lt;/titles&gt;&lt;number&gt;27 Mar 2014&lt;/number&gt;&lt;dates&gt;&lt;year&gt;2014&lt;/year&gt;&lt;/dates&gt;&lt;urls&gt;&lt;related-urls&gt;&lt;url&gt;http://www.flinders.edu.au/graduate-research/find-a-supervisor.cfm&lt;/url&gt;&lt;/related-urls&gt;&lt;/urls&gt;&lt;/record&gt;&lt;/Cite&gt;&lt;/EndNote&gt;</w:instrText>
      </w:r>
      <w:r>
        <w:fldChar w:fldCharType="separate"/>
      </w:r>
      <w:r>
        <w:rPr>
          <w:noProof/>
        </w:rPr>
        <w:t>(</w:t>
      </w:r>
      <w:hyperlink w:anchor="_ENREF_2" w:tooltip="Flinders University Office of Graduate Research, 2014 #3" w:history="1">
        <w:r>
          <w:rPr>
            <w:noProof/>
          </w:rPr>
          <w:t>Flinders University Office of Graduate Research 2014</w:t>
        </w:r>
      </w:hyperlink>
      <w:r>
        <w:rPr>
          <w:noProof/>
        </w:rPr>
        <w:t>)</w:t>
      </w:r>
      <w:r>
        <w:fldChar w:fldCharType="end"/>
      </w:r>
      <w:r>
        <w:t xml:space="preserve"> demonstrates how areas of research can be mapped to potential academic supervisors.</w:t>
      </w:r>
    </w:p>
    <w:p w:rsidR="008D1E76" w:rsidRDefault="008D1E76" w:rsidP="008D1E76">
      <w:r>
        <w:t>The CSEM school website shows the list of RHD awards they run.</w:t>
      </w:r>
    </w:p>
    <w:p w:rsidR="008D1E76" w:rsidRDefault="008D1E76" w:rsidP="008D1E76">
      <w:r>
        <w:t xml:space="preserve">An applicant’s Grade Point Average (GPA) is crucial for making decisions about the viability of their application. A complexity here is that GPA is calculated in different ways between national tertiary education systems and even between different compatriot institutions. We need to support automatic standardisation of applicant’s GPA scores in our system to simplify the process of taken decisions about the viability of applications. Thus we need to build in a level of awareness of the scoring systems. Wikipedia has a detailed page about GPA scoring in Australia </w:t>
      </w:r>
      <w:r>
        <w:fldChar w:fldCharType="begin"/>
      </w:r>
      <w:r>
        <w:instrText xml:space="preserve"> ADDIN EN.CITE &lt;EndNote&gt;&lt;Cite&gt;&lt;Author&gt;Wikipedia&lt;/Author&gt;&lt;Year&gt;2014&lt;/Year&gt;&lt;RecNum&gt;4&lt;/RecNum&gt;&lt;DisplayText&gt;(Wikipedia 2014)&lt;/DisplayText&gt;&lt;record&gt;&lt;rec-number&gt;4&lt;/rec-number&gt;&lt;foreign-keys&gt;&lt;key app="EN" db-id="wassad0f8a5w0jeaadxxz0r0t2dxaxptfaxr"&gt;4&lt;/key&gt;&lt;/foreign-keys&gt;&lt;ref-type name="Web Page"&gt;12&lt;/ref-type&gt;&lt;contributors&gt;&lt;authors&gt;&lt;author&gt;Wikipedia&lt;/author&gt;&lt;/authors&gt;&lt;/contributors&gt;&lt;titles&gt;&lt;title&gt;Academic Grading in Australia&lt;/title&gt;&lt;/titles&gt;&lt;number&gt;27 Mar 2014&lt;/number&gt;&lt;dates&gt;&lt;year&gt;2014&lt;/year&gt;&lt;/dates&gt;&lt;urls&gt;&lt;related-urls&gt;&lt;url&gt;http://en.wikipedia.org/wiki/Academic_grading_in_Australia#Grade_point_average&lt;/url&gt;&lt;/related-urls&gt;&lt;/urls&gt;&lt;/record&gt;&lt;/Cite&gt;&lt;/EndNote&gt;</w:instrText>
      </w:r>
      <w:r>
        <w:fldChar w:fldCharType="separate"/>
      </w:r>
      <w:r>
        <w:rPr>
          <w:noProof/>
        </w:rPr>
        <w:t>(</w:t>
      </w:r>
      <w:hyperlink w:anchor="_ENREF_4" w:tooltip="Wikipedia, 2014 #4" w:history="1">
        <w:r>
          <w:rPr>
            <w:noProof/>
          </w:rPr>
          <w:t>Wikipedia 2014</w:t>
        </w:r>
      </w:hyperlink>
      <w:r>
        <w:rPr>
          <w:noProof/>
        </w:rPr>
        <w:t>)</w:t>
      </w:r>
      <w:r>
        <w:fldChar w:fldCharType="end"/>
      </w:r>
      <w:r>
        <w:t xml:space="preserve"> and an overview of systems in many other nations </w:t>
      </w:r>
      <w:r>
        <w:fldChar w:fldCharType="begin"/>
      </w:r>
      <w:r>
        <w:instrText xml:space="preserve"> ADDIN EN.CITE &lt;EndNote&gt;&lt;Cite&gt;&lt;Author&gt;Wikipedia&lt;/Author&gt;&lt;Year&gt;2014&lt;/Year&gt;&lt;RecNum&gt;5&lt;/RecNum&gt;&lt;DisplayText&gt;(Wikipedia 2014)&lt;/DisplayText&gt;&lt;record&gt;&lt;rec-number&gt;5&lt;/rec-number&gt;&lt;foreign-keys&gt;&lt;key app="EN" db-id="wassad0f8a5w0jeaadxxz0r0t2dxaxptfaxr"&gt;5&lt;/key&gt;&lt;/foreign-keys&gt;&lt;ref-type name="Web Page"&gt;12&lt;/ref-type&gt;&lt;contributors&gt;&lt;authors&gt;&lt;author&gt;Wikipedia&lt;/author&gt;&lt;/authors&gt;&lt;/contributors&gt;&lt;titles&gt;&lt;title&gt;Grade Point Average&lt;/title&gt;&lt;/titles&gt;&lt;number&gt;27 Mar 2014&lt;/number&gt;&lt;dates&gt;&lt;year&gt;2014&lt;/year&gt;&lt;/dates&gt;&lt;urls&gt;&lt;related-urls&gt;&lt;url&gt;http://en.wikipedia.org/wiki/GPA&lt;/url&gt;&lt;/related-urls&gt;&lt;/urls&gt;&lt;/record&gt;&lt;/Cite&gt;&lt;/EndNote&gt;</w:instrText>
      </w:r>
      <w:r>
        <w:fldChar w:fldCharType="separate"/>
      </w:r>
      <w:r>
        <w:rPr>
          <w:noProof/>
        </w:rPr>
        <w:t>(</w:t>
      </w:r>
      <w:hyperlink w:anchor="_ENREF_5" w:tooltip="Wikipedia, 2014 #5" w:history="1">
        <w:r>
          <w:rPr>
            <w:noProof/>
          </w:rPr>
          <w:t>Wikipedia 2014</w:t>
        </w:r>
      </w:hyperlink>
      <w:r>
        <w:rPr>
          <w:noProof/>
        </w:rPr>
        <w:t>)</w:t>
      </w:r>
      <w:r>
        <w:fldChar w:fldCharType="end"/>
      </w:r>
      <w:r>
        <w:rPr>
          <w:rFonts w:eastAsia="CMR10"/>
        </w:rPr>
        <w:t>. All particular information contained on these pages will need to be confirmed directly with different institutions, but these pages give a good overview of the diversity of scoring systems, which we can use to inform the scope of this aspect of our database.</w:t>
      </w:r>
    </w:p>
    <w:p w:rsidR="007776BF" w:rsidRDefault="007776BF" w:rsidP="00EB3D99">
      <w:pPr>
        <w:pStyle w:val="Heading2"/>
      </w:pPr>
      <w:bookmarkStart w:id="30" w:name="_Toc390190184"/>
      <w:r w:rsidRPr="007776BF">
        <w:t>Purpose</w:t>
      </w:r>
      <w:bookmarkEnd w:id="30"/>
    </w:p>
    <w:p w:rsidR="00395ACA" w:rsidRDefault="00395ACA" w:rsidP="00EB3D99">
      <w:pPr>
        <w:pStyle w:val="Heading3"/>
      </w:pPr>
      <w:bookmarkStart w:id="31" w:name="_Toc383701784"/>
      <w:bookmarkStart w:id="32" w:name="_Toc390190185"/>
      <w:r>
        <w:t>Product Perspective</w:t>
      </w:r>
      <w:bookmarkEnd w:id="31"/>
      <w:bookmarkEnd w:id="32"/>
    </w:p>
    <w:p w:rsidR="00395ACA" w:rsidRDefault="00395ACA" w:rsidP="00395ACA">
      <w:r>
        <w:t xml:space="preserve">This database system is a novel product. Email is currently the only tool that is used to help perform RHD management; however it does not provide any help specific to this purpose. The new product will be specifically designed to the task of managing RHD applications and will provide assistance where possible to aid in </w:t>
      </w:r>
      <w:r>
        <w:t>this task.</w:t>
      </w:r>
    </w:p>
    <w:p w:rsidR="00395ACA" w:rsidRDefault="00395ACA" w:rsidP="00395ACA">
      <w:r>
        <w:t>However, the new product won’t replace or constrain email communications. Rather, the system will support CSEM staff in managing RHD applications, and make the mail communications quicker to write and easier to keep track of.</w:t>
      </w:r>
    </w:p>
    <w:p w:rsidR="00395ACA" w:rsidRDefault="00395ACA" w:rsidP="00395ACA">
      <w:r>
        <w:t>There is a form-based application process run by Flinders University Office of Graduate Research. This constitutes a second phase of the application process, which each successful applicant must go through. A goal of our system is then to help CSEM staff make applicants aware of and be well prepared for the requirements of this subsequent, form-based, formal application process. We use the term ‘elevate’ to describe transitioning a promising application from being managed within our database to using the form-based, formal application process.</w:t>
      </w:r>
    </w:p>
    <w:p w:rsidR="00395ACA" w:rsidRDefault="00395ACA" w:rsidP="00EB3D99">
      <w:pPr>
        <w:pStyle w:val="Heading3"/>
      </w:pPr>
      <w:bookmarkStart w:id="33" w:name="_Toc383701785"/>
      <w:bookmarkStart w:id="34" w:name="_Toc390190186"/>
      <w:r>
        <w:t>Product Features</w:t>
      </w:r>
      <w:bookmarkEnd w:id="33"/>
      <w:bookmarkEnd w:id="34"/>
    </w:p>
    <w:p w:rsidR="00395ACA" w:rsidRPr="00395ACA" w:rsidRDefault="00395ACA" w:rsidP="00395ACA">
      <w:r>
        <w:t>To create a Database university staff use to track RHD applications at an early stage, i.e. before the applications are managed by the more formalised form-based system run by the Office of Graduate Research. The project is limited to the creation of a usable full functional database that can be accessed through the command line. No Graphical User interface GUI, will be required for this stage of development. However initial requirements are hinting towards an integrated add-on to existing email clients (e.g. Microsoft Outlook).</w:t>
      </w:r>
    </w:p>
    <w:p w:rsidR="007776BF" w:rsidRDefault="007776BF" w:rsidP="00EB3D99">
      <w:pPr>
        <w:pStyle w:val="Heading2"/>
      </w:pPr>
      <w:bookmarkStart w:id="35" w:name="_Toc390190187"/>
      <w:r w:rsidRPr="007776BF">
        <w:lastRenderedPageBreak/>
        <w:t>Mission statement</w:t>
      </w:r>
      <w:bookmarkEnd w:id="35"/>
    </w:p>
    <w:p w:rsidR="002826FC" w:rsidRPr="004247FF" w:rsidRDefault="002826FC" w:rsidP="002826FC">
      <w:pPr>
        <w:ind w:left="709" w:right="1001"/>
        <w:rPr>
          <w:i/>
        </w:rPr>
      </w:pPr>
      <w:r w:rsidRPr="004247FF">
        <w:rPr>
          <w:i/>
        </w:rPr>
        <w:t>To support CSEM staff working together to quickly select and guide high-quality Research Higher Degree applications from initial, direct, informal contact to the formal university RHD application process.</w:t>
      </w:r>
    </w:p>
    <w:p w:rsidR="002826FC" w:rsidRDefault="007776BF" w:rsidP="002826FC">
      <w:pPr>
        <w:pStyle w:val="Heading2"/>
      </w:pPr>
      <w:bookmarkStart w:id="36" w:name="_Toc390190188"/>
      <w:r w:rsidRPr="007776BF">
        <w:t>Scope and boundaries</w:t>
      </w:r>
      <w:bookmarkEnd w:id="36"/>
    </w:p>
    <w:p w:rsidR="003E0210" w:rsidRPr="003E0210" w:rsidRDefault="003E0210" w:rsidP="003E0210">
      <w:r>
        <w:fldChar w:fldCharType="begin"/>
      </w:r>
      <w:r>
        <w:instrText xml:space="preserve"> REF _Ref390190251 \h </w:instrText>
      </w:r>
      <w:r>
        <w:fldChar w:fldCharType="separate"/>
      </w:r>
      <w:r w:rsidRPr="002826FC">
        <w:t xml:space="preserve">Figure </w:t>
      </w:r>
      <w:r w:rsidRPr="002826FC">
        <w:rPr>
          <w:noProof/>
        </w:rPr>
        <w:t>1</w:t>
      </w:r>
      <w:r>
        <w:fldChar w:fldCharType="end"/>
      </w:r>
      <w:r>
        <w:t xml:space="preserve"> on page </w:t>
      </w:r>
      <w:r>
        <w:fldChar w:fldCharType="begin"/>
      </w:r>
      <w:r>
        <w:instrText xml:space="preserve"> PAGEREF _Ref390190230 \h </w:instrText>
      </w:r>
      <w:r>
        <w:fldChar w:fldCharType="separate"/>
      </w:r>
      <w:r>
        <w:rPr>
          <w:noProof/>
        </w:rPr>
        <w:t>4</w:t>
      </w:r>
      <w:r>
        <w:fldChar w:fldCharType="end"/>
      </w:r>
      <w:r>
        <w:t xml:space="preserve"> shows the current and future human/computer system for </w:t>
      </w:r>
      <w:r w:rsidR="004C47B2">
        <w:t>managing RHD applications in the school.</w:t>
      </w:r>
      <w:bookmarkStart w:id="37" w:name="_GoBack"/>
      <w:bookmarkEnd w:id="37"/>
    </w:p>
    <w:p w:rsidR="00C02B53" w:rsidRDefault="00C02B53" w:rsidP="00C02B53">
      <w:r w:rsidRPr="007A6076">
        <w:t>The project is limited to the creation of a usable full functional database that can be accessed through the command line. No Graphical User interface GUI, will be required for this stage of development. The main benefit of the product is to provide a place to store the core details of an application in an easily viewable and editable form that will enable application and applicant data tracking over the evaluation of one or more applications. This database will give staff a greater understanding of prospective students allowing the strengths of the university and future student to be combined whilst continuing the expansion of the CSEM faculty as outlined by the CSEM mission statement. In the short term the system will improve the quality of application screening and positioning.</w:t>
      </w:r>
    </w:p>
    <w:p w:rsidR="00C16086" w:rsidRDefault="00C16086" w:rsidP="00850FED">
      <w:pPr>
        <w:pStyle w:val="Heading3"/>
      </w:pPr>
      <w:bookmarkStart w:id="38" w:name="_Toc383701787"/>
      <w:bookmarkStart w:id="39" w:name="_Toc390190189"/>
      <w:r w:rsidRPr="00C16086">
        <w:t>Operating</w:t>
      </w:r>
      <w:r>
        <w:t xml:space="preserve"> Environment</w:t>
      </w:r>
      <w:bookmarkEnd w:id="38"/>
      <w:bookmarkEnd w:id="39"/>
    </w:p>
    <w:p w:rsidR="00C16086" w:rsidRDefault="00C16086" w:rsidP="00C16086">
      <w:r>
        <w:rPr>
          <w:rFonts w:eastAsia="Arial"/>
        </w:rPr>
        <w:t>The database itself will run on a server within the CSEMs IT department. Since the Server is not expected to be used heavily (on the order of a 200 or so transactions and simple queries per day) it is not expected that any new hardware will be required. The product will be built as a MySQL database which is freely available to all enterprises so there will be no additional cost for the database software itself.</w:t>
      </w:r>
    </w:p>
    <w:p w:rsidR="00C16086" w:rsidRDefault="00C16086" w:rsidP="00850FED">
      <w:pPr>
        <w:pStyle w:val="Heading3"/>
      </w:pPr>
      <w:bookmarkStart w:id="40" w:name="_Toc383701788"/>
      <w:bookmarkStart w:id="41" w:name="_Toc390190190"/>
      <w:r>
        <w:t xml:space="preserve">Design and </w:t>
      </w:r>
      <w:r w:rsidRPr="00C16086">
        <w:t>Implementation</w:t>
      </w:r>
      <w:r>
        <w:t xml:space="preserve"> Constraints</w:t>
      </w:r>
      <w:bookmarkEnd w:id="40"/>
      <w:bookmarkEnd w:id="41"/>
    </w:p>
    <w:p w:rsidR="00C16086" w:rsidRDefault="00C16086" w:rsidP="00C16086">
      <w:r>
        <w:t>The product will conform to standard MySQL core packages to enable greater update and management flexibility. Some security precautions will be taken to ensure that the data is not available to students and staff from other faculties.</w:t>
      </w:r>
    </w:p>
    <w:p w:rsidR="006A335B" w:rsidRDefault="006A335B" w:rsidP="00850FED">
      <w:pPr>
        <w:pStyle w:val="Heading3"/>
      </w:pPr>
      <w:bookmarkStart w:id="42" w:name="_Toc383701789"/>
      <w:bookmarkStart w:id="43" w:name="_Toc390190191"/>
      <w:r>
        <w:t>User Documentation</w:t>
      </w:r>
      <w:bookmarkEnd w:id="42"/>
      <w:bookmarkEnd w:id="43"/>
    </w:p>
    <w:p w:rsidR="006A335B" w:rsidRPr="00545D0C" w:rsidRDefault="006A335B" w:rsidP="006A335B">
      <w:r>
        <w:t>Conceptual, logical and physical diagrams of the database will be delivered along with instructions on maintaining the database will be delivered with the product in the form of a PDF or E-Manual.</w:t>
      </w:r>
    </w:p>
    <w:p w:rsidR="006A335B" w:rsidRDefault="006A335B" w:rsidP="00850FED">
      <w:pPr>
        <w:pStyle w:val="Heading3"/>
      </w:pPr>
      <w:bookmarkStart w:id="44" w:name="_Toc383701790"/>
      <w:bookmarkStart w:id="45" w:name="_Toc390190192"/>
      <w:r w:rsidRPr="006A335B">
        <w:t>Assumptions</w:t>
      </w:r>
      <w:r>
        <w:t xml:space="preserve"> and Dependencies</w:t>
      </w:r>
      <w:bookmarkEnd w:id="44"/>
      <w:bookmarkEnd w:id="45"/>
    </w:p>
    <w:p w:rsidR="006A335B" w:rsidRDefault="006A335B" w:rsidP="006A335B">
      <w:r>
        <w:t>It is assumed that all users and the database itself have read/write access to a common file system area, for the purpose of linking documents such as PDFs or image scans to applications.</w:t>
      </w:r>
    </w:p>
    <w:p w:rsidR="006A335B" w:rsidRPr="00856437" w:rsidRDefault="006A335B" w:rsidP="006A335B">
      <w:r>
        <w:t>An associated front end application for users to interface with database has not yet been designed. It is expected that once it has been analysed and requirements gathered then small modifications to the database are expected to be made, predominately in the form of new queries.</w:t>
      </w:r>
    </w:p>
    <w:p w:rsidR="007776BF" w:rsidRDefault="002826FC" w:rsidP="00850FED">
      <w:pPr>
        <w:pStyle w:val="Heading2"/>
      </w:pPr>
      <w:bookmarkStart w:id="46" w:name="_Toc390190193"/>
      <w:r>
        <w:rPr>
          <w:noProof/>
        </w:rPr>
        <w:lastRenderedPageBreak/>
        <mc:AlternateContent>
          <mc:Choice Requires="wps">
            <w:drawing>
              <wp:anchor distT="0" distB="0" distL="114300" distR="114300" simplePos="0" relativeHeight="251660288" behindDoc="0" locked="0" layoutInCell="1" allowOverlap="1" wp14:anchorId="5695AC15" wp14:editId="46F791F2">
                <wp:simplePos x="0" y="0"/>
                <wp:positionH relativeFrom="column">
                  <wp:posOffset>-19050</wp:posOffset>
                </wp:positionH>
                <wp:positionV relativeFrom="paragraph">
                  <wp:posOffset>7923530</wp:posOffset>
                </wp:positionV>
                <wp:extent cx="6191250"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6191250" cy="635"/>
                        </a:xfrm>
                        <a:prstGeom prst="rect">
                          <a:avLst/>
                        </a:prstGeom>
                        <a:solidFill>
                          <a:prstClr val="white"/>
                        </a:solidFill>
                        <a:ln>
                          <a:noFill/>
                        </a:ln>
                        <a:effectLst/>
                      </wps:spPr>
                      <wps:txbx>
                        <w:txbxContent>
                          <w:p w:rsidR="002826FC" w:rsidRPr="002826FC" w:rsidRDefault="002826FC" w:rsidP="002826FC">
                            <w:pPr>
                              <w:pStyle w:val="Caption"/>
                              <w:rPr>
                                <w:rFonts w:ascii="Calibri Light" w:hAnsi="Calibri Light"/>
                                <w:noProof/>
                                <w:color w:val="auto"/>
                                <w:sz w:val="32"/>
                                <w:szCs w:val="32"/>
                              </w:rPr>
                            </w:pPr>
                            <w:bookmarkStart w:id="47" w:name="_Ref390190230"/>
                            <w:bookmarkStart w:id="48" w:name="_Ref390190251"/>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sidRPr="002826FC">
                              <w:rPr>
                                <w:noProof/>
                                <w:color w:val="auto"/>
                              </w:rPr>
                              <w:t>1</w:t>
                            </w:r>
                            <w:r w:rsidRPr="002826FC">
                              <w:rPr>
                                <w:color w:val="auto"/>
                              </w:rPr>
                              <w:fldChar w:fldCharType="end"/>
                            </w:r>
                            <w:bookmarkEnd w:id="48"/>
                            <w:r w:rsidRPr="002826FC">
                              <w:rPr>
                                <w:color w:val="auto"/>
                              </w:rPr>
                              <w:t xml:space="preserve"> </w:t>
                            </w:r>
                            <w:r w:rsidRPr="002826FC">
                              <w:rPr>
                                <w:color w:val="auto"/>
                              </w:rPr>
                              <w:t>Project Scope Diagram. The new database software product shown in context of the wider human-computer RHD application system</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5" o:spid="_x0000_s1026" type="#_x0000_t202" style="position:absolute;left:0;text-align:left;margin-left:-1.5pt;margin-top:623.9pt;width:48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" stroked="f">
                <v:textbox style="mso-fit-shape-to-text:t" inset="0,0,0,0">
                  <w:txbxContent>
                    <w:p w:rsidR="002826FC" w:rsidRPr="002826FC" w:rsidRDefault="002826FC" w:rsidP="002826FC">
                      <w:pPr>
                        <w:pStyle w:val="Caption"/>
                        <w:rPr>
                          <w:rFonts w:ascii="Calibri Light" w:hAnsi="Calibri Light"/>
                          <w:noProof/>
                          <w:color w:val="auto"/>
                          <w:sz w:val="32"/>
                          <w:szCs w:val="32"/>
                        </w:rPr>
                      </w:pPr>
                      <w:bookmarkStart w:id="49" w:name="_Ref390190230"/>
                      <w:bookmarkStart w:id="50" w:name="_Ref390190251"/>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sidRPr="002826FC">
                        <w:rPr>
                          <w:noProof/>
                          <w:color w:val="auto"/>
                        </w:rPr>
                        <w:t>1</w:t>
                      </w:r>
                      <w:r w:rsidRPr="002826FC">
                        <w:rPr>
                          <w:color w:val="auto"/>
                        </w:rPr>
                        <w:fldChar w:fldCharType="end"/>
                      </w:r>
                      <w:bookmarkEnd w:id="50"/>
                      <w:r w:rsidRPr="002826FC">
                        <w:rPr>
                          <w:color w:val="auto"/>
                        </w:rPr>
                        <w:t xml:space="preserve"> </w:t>
                      </w:r>
                      <w:r w:rsidRPr="002826FC">
                        <w:rPr>
                          <w:color w:val="auto"/>
                        </w:rPr>
                        <w:t>Project Scope Diagram. The new database software product shown in context of the wider human-computer RHD application system</w:t>
                      </w:r>
                      <w:bookmarkEnd w:id="49"/>
                    </w:p>
                  </w:txbxContent>
                </v:textbox>
                <w10:wrap type="square"/>
              </v:shape>
            </w:pict>
          </mc:Fallback>
        </mc:AlternateContent>
      </w:r>
      <w:r>
        <w:rPr>
          <w:noProof/>
          <w:lang w:eastAsia="en-AU"/>
        </w:rPr>
        <mc:AlternateContent>
          <mc:Choice Requires="wpc">
            <w:drawing>
              <wp:anchor distT="0" distB="0" distL="114300" distR="114300" simplePos="0" relativeHeight="251658240" behindDoc="0" locked="0" layoutInCell="1" allowOverlap="1" wp14:anchorId="22A6D578" wp14:editId="75582D4A">
                <wp:simplePos x="0" y="0"/>
                <wp:positionH relativeFrom="column">
                  <wp:posOffset>-19050</wp:posOffset>
                </wp:positionH>
                <wp:positionV relativeFrom="paragraph">
                  <wp:posOffset>45720</wp:posOffset>
                </wp:positionV>
                <wp:extent cx="6191250" cy="7820660"/>
                <wp:effectExtent l="0" t="0" r="19050" b="27940"/>
                <wp:wrapSquare wrapText="bothSides"/>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
                        <wps:cNvSpPr>
                          <a:spLocks noChangeArrowheads="1"/>
                        </wps:cNvSpPr>
                        <wps:spPr bwMode="auto">
                          <a:xfrm>
                            <a:off x="0" y="0"/>
                            <a:ext cx="6191250" cy="5026660"/>
                          </a:xfrm>
                          <a:prstGeom prst="rect">
                            <a:avLst/>
                          </a:prstGeom>
                          <a:noFill/>
                          <a:ln w="9525">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2148C2" w:rsidRDefault="002826FC" w:rsidP="00056893">
                              <w:r>
                                <w:t>Existing human-email system</w:t>
                              </w:r>
                            </w:p>
                          </w:txbxContent>
                        </wps:txbx>
                        <wps:bodyPr rot="0" vert="horz" wrap="square" lIns="91440" tIns="45720" rIns="91440" bIns="45720" anchor="t" anchorCtr="0" upright="1">
                          <a:noAutofit/>
                        </wps:bodyPr>
                      </wps:wsp>
                      <wpg:wgp>
                        <wpg:cNvPr id="2" name="Group 5"/>
                        <wpg:cNvGrpSpPr>
                          <a:grpSpLocks/>
                        </wpg:cNvGrpSpPr>
                        <wpg:grpSpPr bwMode="auto">
                          <a:xfrm>
                            <a:off x="81915" y="241300"/>
                            <a:ext cx="3343910" cy="723265"/>
                            <a:chOff x="1356" y="1731"/>
                            <a:chExt cx="5266" cy="1139"/>
                          </a:xfrm>
                        </wpg:grpSpPr>
                        <wps:wsp>
                          <wps:cNvPr id="3" name="AutoShape 6"/>
                          <wps:cNvSpPr>
                            <a:spLocks noChangeArrowheads="1"/>
                          </wps:cNvSpPr>
                          <wps:spPr bwMode="auto">
                            <a:xfrm>
                              <a:off x="1356" y="1731"/>
                              <a:ext cx="5266" cy="1139"/>
                            </a:xfrm>
                            <a:prstGeom prst="roundRect">
                              <a:avLst>
                                <a:gd name="adj" fmla="val 16667"/>
                              </a:avLst>
                            </a:prstGeom>
                            <a:solidFill>
                              <a:srgbClr val="FFFFFF"/>
                            </a:solidFill>
                            <a:ln w="9525">
                              <a:solidFill>
                                <a:srgbClr val="000000"/>
                              </a:solidFill>
                              <a:round/>
                              <a:headEnd/>
                              <a:tailEnd/>
                            </a:ln>
                          </wps:spPr>
                          <wps:txbx>
                            <w:txbxContent>
                              <w:p w:rsidR="002826FC" w:rsidRPr="0044724D" w:rsidRDefault="002826FC" w:rsidP="00056893">
                                <w:r>
                                  <w:t>Applicants</w:t>
                                </w:r>
                              </w:p>
                            </w:txbxContent>
                          </wps:txbx>
                          <wps:bodyPr rot="0" vert="horz" wrap="square" lIns="91440" tIns="45720" rIns="91440" bIns="45720" anchor="t" anchorCtr="0" upright="1">
                            <a:noAutofit/>
                          </wps:bodyPr>
                        </wps:wsp>
                        <wps:wsp>
                          <wps:cNvPr id="4" name="Text Box 7"/>
                          <wps:cNvSpPr txBox="1">
                            <a:spLocks noChangeArrowheads="1"/>
                          </wps:cNvSpPr>
                          <wps:spPr bwMode="auto">
                            <a:xfrm>
                              <a:off x="4934" y="2221"/>
                              <a:ext cx="1398"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s:wsp>
                          <wps:cNvPr id="5" name="Rectangle 8"/>
                          <wps:cNvSpPr>
                            <a:spLocks noChangeArrowheads="1"/>
                          </wps:cNvSpPr>
                          <wps:spPr bwMode="auto">
                            <a:xfrm>
                              <a:off x="4414" y="2200"/>
                              <a:ext cx="558"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horz" wrap="square" lIns="91440" tIns="45720" rIns="91440" bIns="45720" anchor="t" anchorCtr="0" upright="1">
                            <a:noAutofit/>
                          </wps:bodyPr>
                        </wps:wsp>
                        <wps:wsp>
                          <wps:cNvPr id="6" name="Text Box 9"/>
                          <wps:cNvSpPr txBox="1">
                            <a:spLocks noChangeArrowheads="1"/>
                          </wps:cNvSpPr>
                          <wps:spPr bwMode="auto">
                            <a:xfrm>
                              <a:off x="3150" y="2221"/>
                              <a:ext cx="1396"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s:wsp>
                          <wps:cNvPr id="7" name="Text Box 10"/>
                          <wps:cNvSpPr txBox="1">
                            <a:spLocks noChangeArrowheads="1"/>
                          </wps:cNvSpPr>
                          <wps:spPr bwMode="auto">
                            <a:xfrm>
                              <a:off x="1578" y="2221"/>
                              <a:ext cx="1397"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g:wgp>
                      <wps:wsp>
                        <wps:cNvPr id="8" name="AutoShape 11"/>
                        <wps:cNvSpPr>
                          <a:spLocks noChangeArrowheads="1"/>
                        </wps:cNvSpPr>
                        <wps:spPr bwMode="auto">
                          <a:xfrm>
                            <a:off x="4596130" y="342900"/>
                            <a:ext cx="1528445" cy="519430"/>
                          </a:xfrm>
                          <a:prstGeom prst="roundRect">
                            <a:avLst>
                              <a:gd name="adj" fmla="val 16667"/>
                            </a:avLst>
                          </a:prstGeom>
                          <a:solidFill>
                            <a:srgbClr val="FFFFFF"/>
                          </a:solidFill>
                          <a:ln w="9525">
                            <a:solidFill>
                              <a:srgbClr val="000000"/>
                            </a:solidFill>
                            <a:round/>
                            <a:headEnd/>
                            <a:tailEnd/>
                          </a:ln>
                        </wps:spPr>
                        <wps:txbx>
                          <w:txbxContent>
                            <w:p w:rsidR="002826FC" w:rsidRPr="00E91321" w:rsidRDefault="002826FC" w:rsidP="00056893">
                              <w:r>
                                <w:t>University Office of Graduate Research</w:t>
                              </w:r>
                            </w:p>
                          </w:txbxContent>
                        </wps:txbx>
                        <wps:bodyPr rot="0" vert="horz" wrap="square" lIns="91440" tIns="45720" rIns="91440" bIns="45720" anchor="t" anchorCtr="0" upright="1">
                          <a:noAutofit/>
                        </wps:bodyPr>
                      </wps:wsp>
                      <wps:wsp>
                        <wps:cNvPr id="9" name="AutoShape 12"/>
                        <wps:cNvSpPr>
                          <a:spLocks noChangeArrowheads="1"/>
                        </wps:cNvSpPr>
                        <wps:spPr bwMode="auto">
                          <a:xfrm>
                            <a:off x="3533775" y="360680"/>
                            <a:ext cx="989965" cy="485140"/>
                          </a:xfrm>
                          <a:prstGeom prst="rightArrow">
                            <a:avLst>
                              <a:gd name="adj1" fmla="val 50000"/>
                              <a:gd name="adj2" fmla="val 51014"/>
                            </a:avLst>
                          </a:prstGeom>
                          <a:solidFill>
                            <a:srgbClr val="FFFFFF"/>
                          </a:solidFill>
                          <a:ln w="9525">
                            <a:solidFill>
                              <a:srgbClr val="000000"/>
                            </a:solidFill>
                            <a:miter lim="800000"/>
                            <a:headEnd/>
                            <a:tailEnd/>
                          </a:ln>
                        </wps:spPr>
                        <wps:txbx>
                          <w:txbxContent>
                            <w:p w:rsidR="002826FC" w:rsidRDefault="002826FC" w:rsidP="00056893"/>
                          </w:txbxContent>
                        </wps:txbx>
                        <wps:bodyPr rot="0" vert="horz" wrap="square" lIns="91440" tIns="45720" rIns="91440" bIns="45720" anchor="t" anchorCtr="0" upright="1">
                          <a:noAutofit/>
                        </wps:bodyPr>
                      </wps:wsp>
                      <wps:wsp>
                        <wps:cNvPr id="10" name="AutoShape 13"/>
                        <wps:cNvSpPr>
                          <a:spLocks noChangeArrowheads="1"/>
                        </wps:cNvSpPr>
                        <wps:spPr bwMode="auto">
                          <a:xfrm flipH="1">
                            <a:off x="2431415" y="1776095"/>
                            <a:ext cx="1468755" cy="680085"/>
                          </a:xfrm>
                          <a:prstGeom prst="curvedDownArrow">
                            <a:avLst>
                              <a:gd name="adj1" fmla="val 43193"/>
                              <a:gd name="adj2" fmla="val 86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14"/>
                        <wps:cNvSpPr>
                          <a:spLocks noChangeArrowheads="1"/>
                        </wps:cNvSpPr>
                        <wps:spPr bwMode="auto">
                          <a:xfrm>
                            <a:off x="314325" y="1017905"/>
                            <a:ext cx="618490" cy="1438275"/>
                          </a:xfrm>
                          <a:prstGeom prst="upDownArrow">
                            <a:avLst>
                              <a:gd name="adj1" fmla="val 50000"/>
                              <a:gd name="adj2" fmla="val 465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2" name="AutoShape 15"/>
                        <wps:cNvSpPr>
                          <a:spLocks/>
                        </wps:cNvSpPr>
                        <wps:spPr bwMode="auto">
                          <a:xfrm>
                            <a:off x="1056640" y="1070610"/>
                            <a:ext cx="3175635" cy="1060450"/>
                          </a:xfrm>
                          <a:prstGeom prst="accentCallout1">
                            <a:avLst>
                              <a:gd name="adj1" fmla="val 10778"/>
                              <a:gd name="adj2" fmla="val -2398"/>
                              <a:gd name="adj3" fmla="val 14130"/>
                              <a:gd name="adj4" fmla="val -15116"/>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Default="002826FC" w:rsidP="00056893">
                              <w:r>
                                <w:t>Email communications to progress applications:</w:t>
                              </w:r>
                            </w:p>
                            <w:p w:rsidR="002826FC" w:rsidRDefault="002826FC" w:rsidP="002826FC">
                              <w:pPr>
                                <w:numPr>
                                  <w:ilvl w:val="0"/>
                                  <w:numId w:val="3"/>
                                </w:numPr>
                                <w:suppressAutoHyphens/>
                                <w:spacing w:after="0" w:line="240" w:lineRule="exact"/>
                              </w:pPr>
                              <w:r>
                                <w:t>Unstructured</w:t>
                              </w:r>
                            </w:p>
                            <w:p w:rsidR="002826FC" w:rsidRDefault="002826FC" w:rsidP="002826FC">
                              <w:pPr>
                                <w:numPr>
                                  <w:ilvl w:val="0"/>
                                  <w:numId w:val="3"/>
                                </w:numPr>
                                <w:suppressAutoHyphens/>
                                <w:spacing w:after="0" w:line="240" w:lineRule="exact"/>
                              </w:pPr>
                              <w:r>
                                <w:t>No quick overview of application status</w:t>
                              </w:r>
                            </w:p>
                            <w:p w:rsidR="002826FC" w:rsidRDefault="002826FC" w:rsidP="002826FC">
                              <w:pPr>
                                <w:numPr>
                                  <w:ilvl w:val="0"/>
                                  <w:numId w:val="3"/>
                                </w:numPr>
                                <w:suppressAutoHyphens/>
                                <w:spacing w:after="0" w:line="240" w:lineRule="exact"/>
                              </w:pPr>
                              <w:r>
                                <w:t>Not shared with other staff systematically</w:t>
                              </w:r>
                            </w:p>
                            <w:p w:rsidR="002826FC" w:rsidRPr="008031F4" w:rsidRDefault="002826FC" w:rsidP="002826FC">
                              <w:pPr>
                                <w:numPr>
                                  <w:ilvl w:val="0"/>
                                  <w:numId w:val="3"/>
                                </w:numPr>
                                <w:suppressAutoHyphens/>
                                <w:spacing w:after="0" w:line="240" w:lineRule="exact"/>
                              </w:pPr>
                              <w:r>
                                <w:t>Entirely manual</w:t>
                              </w:r>
                            </w:p>
                          </w:txbxContent>
                        </wps:txbx>
                        <wps:bodyPr rot="0" vert="horz" wrap="square" lIns="91440" tIns="45720" rIns="91440" bIns="45720" anchor="t" anchorCtr="0" upright="1">
                          <a:noAutofit/>
                        </wps:bodyPr>
                      </wps:wsp>
                      <wps:wsp>
                        <wps:cNvPr id="13" name="AutoShape 16"/>
                        <wps:cNvCnPr>
                          <a:cxnSpLocks noChangeShapeType="1"/>
                        </wps:cNvCnPr>
                        <wps:spPr bwMode="auto">
                          <a:xfrm>
                            <a:off x="981710" y="1080770"/>
                            <a:ext cx="1426210" cy="1148715"/>
                          </a:xfrm>
                          <a:prstGeom prst="bentConnector3">
                            <a:avLst>
                              <a:gd name="adj1" fmla="val -84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g:wgp>
                        <wpg:cNvPr id="14" name="Group 17"/>
                        <wpg:cNvGrpSpPr>
                          <a:grpSpLocks/>
                        </wpg:cNvGrpSpPr>
                        <wpg:grpSpPr bwMode="auto">
                          <a:xfrm>
                            <a:off x="55245" y="2496185"/>
                            <a:ext cx="4272280" cy="2292350"/>
                            <a:chOff x="1314" y="5597"/>
                            <a:chExt cx="6728" cy="3610"/>
                          </a:xfrm>
                        </wpg:grpSpPr>
                        <wps:wsp>
                          <wps:cNvPr id="15" name="AutoShape 18"/>
                          <wps:cNvSpPr>
                            <a:spLocks noChangeArrowheads="1"/>
                          </wps:cNvSpPr>
                          <wps:spPr bwMode="auto">
                            <a:xfrm>
                              <a:off x="1314" y="5597"/>
                              <a:ext cx="6728" cy="3610"/>
                            </a:xfrm>
                            <a:prstGeom prst="roundRect">
                              <a:avLst>
                                <a:gd name="adj" fmla="val 16667"/>
                              </a:avLst>
                            </a:prstGeom>
                            <a:solidFill>
                              <a:srgbClr val="FFFFFF"/>
                            </a:solidFill>
                            <a:ln w="9525">
                              <a:solidFill>
                                <a:srgbClr val="000000"/>
                              </a:solidFill>
                              <a:round/>
                              <a:headEnd/>
                              <a:tailEnd/>
                            </a:ln>
                          </wps:spPr>
                          <wps:txbx>
                            <w:txbxContent>
                              <w:p w:rsidR="002826FC" w:rsidRPr="0044724D" w:rsidRDefault="002826FC" w:rsidP="00056893">
                                <w:r>
                                  <w:t>CSEM Member of Staff (MoS)</w:t>
                                </w:r>
                              </w:p>
                            </w:txbxContent>
                          </wps:txbx>
                          <wps:bodyPr rot="0" vert="horz" wrap="square" lIns="91440" tIns="45720" rIns="91440" bIns="45720" anchor="t" anchorCtr="0" upright="1">
                            <a:noAutofit/>
                          </wps:bodyPr>
                        </wps:wsp>
                        <wps:wsp>
                          <wps:cNvPr id="16" name="Oval 19"/>
                          <wps:cNvSpPr>
                            <a:spLocks noChangeArrowheads="1"/>
                          </wps:cNvSpPr>
                          <wps:spPr bwMode="auto">
                            <a:xfrm>
                              <a:off x="4972"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Rectangle 20"/>
                          <wps:cNvSpPr>
                            <a:spLocks noChangeArrowheads="1"/>
                          </wps:cNvSpPr>
                          <wps:spPr bwMode="auto">
                            <a:xfrm>
                              <a:off x="6216" y="673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18" name="Rectangle 21"/>
                          <wps:cNvSpPr>
                            <a:spLocks noChangeArrowheads="1"/>
                          </wps:cNvSpPr>
                          <wps:spPr bwMode="auto">
                            <a:xfrm>
                              <a:off x="6431" y="7291"/>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19" name="Rectangle 22"/>
                          <wps:cNvSpPr>
                            <a:spLocks noChangeArrowheads="1"/>
                          </wps:cNvSpPr>
                          <wps:spPr bwMode="auto">
                            <a:xfrm>
                              <a:off x="6216" y="7795"/>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20" name="Rectangle 23"/>
                          <wps:cNvSpPr>
                            <a:spLocks noChangeArrowheads="1"/>
                          </wps:cNvSpPr>
                          <wps:spPr bwMode="auto">
                            <a:xfrm>
                              <a:off x="5077" y="721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21" name="Rectangle 24"/>
                          <wps:cNvSpPr>
                            <a:spLocks noChangeArrowheads="1"/>
                          </wps:cNvSpPr>
                          <wps:spPr bwMode="auto">
                            <a:xfrm>
                              <a:off x="5292" y="770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2" name="Oval 25"/>
                          <wps:cNvSpPr>
                            <a:spLocks noChangeArrowheads="1"/>
                          </wps:cNvSpPr>
                          <wps:spPr bwMode="auto">
                            <a:xfrm>
                              <a:off x="3410"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3510" y="721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24" name="Rectangle 27"/>
                          <wps:cNvSpPr>
                            <a:spLocks noChangeArrowheads="1"/>
                          </wps:cNvSpPr>
                          <wps:spPr bwMode="auto">
                            <a:xfrm>
                              <a:off x="3722" y="7795"/>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5" name="Rectangle 28"/>
                          <wps:cNvSpPr>
                            <a:spLocks noChangeArrowheads="1"/>
                          </wps:cNvSpPr>
                          <wps:spPr bwMode="auto">
                            <a:xfrm>
                              <a:off x="2451" y="673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26" name="Rectangle 29"/>
                          <wps:cNvSpPr>
                            <a:spLocks noChangeArrowheads="1"/>
                          </wps:cNvSpPr>
                          <wps:spPr bwMode="auto">
                            <a:xfrm>
                              <a:off x="2578" y="722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7" name="Rectangle 30"/>
                          <wps:cNvSpPr>
                            <a:spLocks noChangeArrowheads="1"/>
                          </wps:cNvSpPr>
                          <wps:spPr bwMode="auto">
                            <a:xfrm>
                              <a:off x="2451" y="7795"/>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r>
                                  <w:t>MoS</w:t>
                                </w:r>
                              </w:p>
                            </w:txbxContent>
                          </wps:txbx>
                          <wps:bodyPr rot="0" vert="horz" wrap="square" lIns="91440" tIns="45720" rIns="91440" bIns="45720" anchor="t" anchorCtr="0" upright="1">
                            <a:noAutofit/>
                          </wps:bodyPr>
                        </wps:wsp>
                        <wps:wsp>
                          <wps:cNvPr id="28" name="Oval 31"/>
                          <wps:cNvSpPr>
                            <a:spLocks noChangeArrowheads="1"/>
                          </wps:cNvSpPr>
                          <wps:spPr bwMode="auto">
                            <a:xfrm>
                              <a:off x="1848"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Rectangle 32"/>
                          <wps:cNvSpPr>
                            <a:spLocks noChangeArrowheads="1"/>
                          </wps:cNvSpPr>
                          <wps:spPr bwMode="auto">
                            <a:xfrm>
                              <a:off x="1848" y="8691"/>
                              <a:ext cx="1562"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Professional</w:t>
                                </w:r>
                              </w:p>
                            </w:txbxContent>
                          </wps:txbx>
                          <wps:bodyPr rot="0" vert="horz" wrap="square" lIns="91440" tIns="45720" rIns="91440" bIns="45720" anchor="t" anchorCtr="0" upright="1">
                            <a:noAutofit/>
                          </wps:bodyPr>
                        </wps:wsp>
                        <wps:wsp>
                          <wps:cNvPr id="30" name="Rectangle 33"/>
                          <wps:cNvSpPr>
                            <a:spLocks noChangeArrowheads="1"/>
                          </wps:cNvSpPr>
                          <wps:spPr bwMode="auto">
                            <a:xfrm>
                              <a:off x="3594" y="8691"/>
                              <a:ext cx="225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RHD Co-ordination</w:t>
                                </w:r>
                              </w:p>
                            </w:txbxContent>
                          </wps:txbx>
                          <wps:bodyPr rot="0" vert="horz" wrap="square" lIns="91440" tIns="45720" rIns="91440" bIns="45720" anchor="t" anchorCtr="0" upright="1">
                            <a:noAutofit/>
                          </wps:bodyPr>
                        </wps:wsp>
                        <wps:wsp>
                          <wps:cNvPr id="31" name="Rectangle 34"/>
                          <wps:cNvSpPr>
                            <a:spLocks noChangeArrowheads="1"/>
                          </wps:cNvSpPr>
                          <wps:spPr bwMode="auto">
                            <a:xfrm>
                              <a:off x="6060" y="8691"/>
                              <a:ext cx="148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Academic</w:t>
                                </w:r>
                              </w:p>
                            </w:txbxContent>
                          </wps:txbx>
                          <wps:bodyPr rot="0" vert="horz" wrap="square" lIns="91440" tIns="45720" rIns="91440" bIns="45720" anchor="t" anchorCtr="0" upright="1">
                            <a:noAutofit/>
                          </wps:bodyPr>
                        </wps:wsp>
                      </wpg:wgp>
                      <wps:wsp>
                        <wps:cNvPr id="32" name="AutoShape 35"/>
                        <wps:cNvSpPr>
                          <a:spLocks/>
                        </wps:cNvSpPr>
                        <wps:spPr bwMode="auto">
                          <a:xfrm>
                            <a:off x="4457065" y="900430"/>
                            <a:ext cx="1734185" cy="1000125"/>
                          </a:xfrm>
                          <a:prstGeom prst="accentCallout1">
                            <a:avLst>
                              <a:gd name="adj1" fmla="val 11431"/>
                              <a:gd name="adj2" fmla="val -4394"/>
                              <a:gd name="adj3" fmla="val -32319"/>
                              <a:gd name="adj4" fmla="val -9375"/>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8031F4" w:rsidRDefault="002826FC" w:rsidP="00056893">
                              <w:r>
                                <w:t>Mature, quality applications are elevated to the formal, formed-based, university-level process.</w:t>
                              </w:r>
                            </w:p>
                          </w:txbxContent>
                        </wps:txbx>
                        <wps:bodyPr rot="0" vert="horz" wrap="square" lIns="91440" tIns="45720" rIns="91440" bIns="45720" anchor="t" anchorCtr="0" upright="1">
                          <a:noAutofit/>
                        </wps:bodyPr>
                      </wps:wsp>
                      <wps:wsp>
                        <wps:cNvPr id="33" name="Rectangle 36"/>
                        <wps:cNvSpPr>
                          <a:spLocks noChangeArrowheads="1"/>
                        </wps:cNvSpPr>
                        <wps:spPr bwMode="auto">
                          <a:xfrm>
                            <a:off x="135255" y="6309995"/>
                            <a:ext cx="5989320" cy="1510665"/>
                          </a:xfrm>
                          <a:prstGeom prst="rect">
                            <a:avLst/>
                          </a:prstGeom>
                          <a:solidFill>
                            <a:srgbClr val="FFFFFF"/>
                          </a:solidFill>
                          <a:ln w="38100">
                            <a:solidFill>
                              <a:srgbClr val="000000"/>
                            </a:solidFill>
                            <a:miter lim="800000"/>
                            <a:headEnd/>
                            <a:tailEnd/>
                          </a:ln>
                        </wps:spPr>
                        <wps:txbx>
                          <w:txbxContent>
                            <w:p w:rsidR="002826FC" w:rsidRDefault="002826FC" w:rsidP="00056893">
                              <w:pPr>
                                <w:ind w:right="2997"/>
                                <w:rPr>
                                  <w:b/>
                                </w:rPr>
                              </w:pPr>
                              <w:r>
                                <w:rPr>
                                  <w:b/>
                                </w:rPr>
                                <w:t>System boundary</w:t>
                              </w:r>
                            </w:p>
                          </w:txbxContent>
                        </wps:txbx>
                        <wps:bodyPr rot="0" vert="horz" wrap="square" lIns="91440" tIns="45720" rIns="91440" bIns="45720" anchor="t" anchorCtr="0" upright="1">
                          <a:noAutofit/>
                        </wps:bodyPr>
                      </wps:wsp>
                      <wps:wsp>
                        <wps:cNvPr id="34" name="AutoShape 37"/>
                        <wps:cNvSpPr>
                          <a:spLocks noChangeArrowheads="1"/>
                        </wps:cNvSpPr>
                        <wps:spPr bwMode="auto">
                          <a:xfrm>
                            <a:off x="528320" y="5775960"/>
                            <a:ext cx="693420" cy="51244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5" name="Text Box 38"/>
                        <wps:cNvSpPr txBox="1">
                          <a:spLocks noChangeArrowheads="1"/>
                        </wps:cNvSpPr>
                        <wps:spPr bwMode="auto">
                          <a:xfrm>
                            <a:off x="1026160" y="5829935"/>
                            <a:ext cx="9652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Default="002826FC" w:rsidP="00056893">
                              <w:r>
                                <w:t xml:space="preserve">Database </w:t>
                              </w:r>
                            </w:p>
                            <w:p w:rsidR="002826FC" w:rsidRPr="008031F4" w:rsidRDefault="002826FC" w:rsidP="00056893">
                              <w:r>
                                <w:t>operations</w:t>
                              </w:r>
                            </w:p>
                          </w:txbxContent>
                        </wps:txbx>
                        <wps:bodyPr rot="0" vert="horz" wrap="square" lIns="91440" tIns="45720" rIns="91440" bIns="45720" anchor="t" anchorCtr="0" upright="1">
                          <a:noAutofit/>
                        </wps:bodyPr>
                      </wps:wsp>
                      <wps:wsp>
                        <wps:cNvPr id="36" name="Text Box 39"/>
                        <wps:cNvSpPr txBox="1">
                          <a:spLocks noChangeArrowheads="1"/>
                        </wps:cNvSpPr>
                        <wps:spPr bwMode="auto">
                          <a:xfrm>
                            <a:off x="1015365" y="4983480"/>
                            <a:ext cx="2064385"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Default="002826FC" w:rsidP="00056893">
                              <w:r>
                                <w:t xml:space="preserve">User operations </w:t>
                              </w:r>
                            </w:p>
                            <w:p w:rsidR="002826FC" w:rsidRPr="008031F4" w:rsidRDefault="002826FC" w:rsidP="00056893">
                              <w:r>
                                <w:t>and feedback</w:t>
                              </w:r>
                            </w:p>
                          </w:txbxContent>
                        </wps:txbx>
                        <wps:bodyPr rot="0" vert="horz" wrap="square" lIns="91440" tIns="45720" rIns="91440" bIns="45720" anchor="t" anchorCtr="0" upright="1">
                          <a:noAutofit/>
                        </wps:bodyPr>
                      </wps:wsp>
                      <wps:wsp>
                        <wps:cNvPr id="37" name="AutoShape 40"/>
                        <wps:cNvSpPr>
                          <a:spLocks noChangeArrowheads="1"/>
                        </wps:cNvSpPr>
                        <wps:spPr bwMode="auto">
                          <a:xfrm>
                            <a:off x="528955" y="4831080"/>
                            <a:ext cx="692150" cy="62039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8" name="Rectangle 41"/>
                        <wps:cNvSpPr>
                          <a:spLocks noChangeArrowheads="1"/>
                        </wps:cNvSpPr>
                        <wps:spPr bwMode="auto">
                          <a:xfrm>
                            <a:off x="53340" y="5485765"/>
                            <a:ext cx="1644015" cy="271145"/>
                          </a:xfrm>
                          <a:prstGeom prst="rect">
                            <a:avLst/>
                          </a:prstGeom>
                          <a:solidFill>
                            <a:srgbClr val="FFFFFF"/>
                          </a:solidFill>
                          <a:ln w="9525">
                            <a:solidFill>
                              <a:srgbClr val="000000"/>
                            </a:solidFill>
                            <a:miter lim="800000"/>
                            <a:headEnd/>
                            <a:tailEnd/>
                          </a:ln>
                        </wps:spPr>
                        <wps:txbx>
                          <w:txbxContent>
                            <w:p w:rsidR="002826FC" w:rsidRPr="006020EA" w:rsidRDefault="002826FC" w:rsidP="00056893">
                              <w:r>
                                <w:t>Putative User Interface</w:t>
                              </w:r>
                            </w:p>
                          </w:txbxContent>
                        </wps:txbx>
                        <wps:bodyPr rot="0" vert="horz" wrap="square" lIns="91440" tIns="45720" rIns="91440" bIns="45720" anchor="t" anchorCtr="0" upright="1">
                          <a:noAutofit/>
                        </wps:bodyPr>
                      </wps:wsp>
                      <wps:wsp>
                        <wps:cNvPr id="39" name="AutoShape 42"/>
                        <wps:cNvSpPr>
                          <a:spLocks/>
                        </wps:cNvSpPr>
                        <wps:spPr bwMode="auto">
                          <a:xfrm>
                            <a:off x="2442845" y="5134610"/>
                            <a:ext cx="3748405" cy="1196975"/>
                          </a:xfrm>
                          <a:prstGeom prst="accentCallout1">
                            <a:avLst>
                              <a:gd name="adj1" fmla="val 9551"/>
                              <a:gd name="adj2" fmla="val -2032"/>
                              <a:gd name="adj3" fmla="val 104083"/>
                              <a:gd name="adj4" fmla="val -22431"/>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7E4B71" w:rsidRDefault="002826FC" w:rsidP="002826FC">
                              <w:pPr>
                                <w:numPr>
                                  <w:ilvl w:val="0"/>
                                  <w:numId w:val="3"/>
                                </w:numPr>
                                <w:tabs>
                                  <w:tab w:val="left" w:pos="284"/>
                                </w:tabs>
                                <w:suppressAutoHyphens/>
                                <w:spacing w:after="0" w:line="240" w:lineRule="exact"/>
                                <w:ind w:left="284" w:right="27" w:hanging="284"/>
                              </w:pPr>
                              <w:r w:rsidRPr="007E4B71">
                                <w:t>Adds structure to initial application proces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Provides quick overview of application statu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Introduces some automation</w:t>
                              </w:r>
                            </w:p>
                            <w:p w:rsidR="002826FC" w:rsidRPr="007E4B71" w:rsidRDefault="002826FC" w:rsidP="002826FC">
                              <w:pPr>
                                <w:numPr>
                                  <w:ilvl w:val="3"/>
                                  <w:numId w:val="3"/>
                                </w:numPr>
                                <w:tabs>
                                  <w:tab w:val="left" w:pos="284"/>
                                </w:tabs>
                                <w:suppressAutoHyphens/>
                                <w:spacing w:after="0" w:line="240" w:lineRule="exact"/>
                                <w:ind w:left="567" w:right="27"/>
                              </w:pPr>
                              <w:r>
                                <w:t>Proformas</w:t>
                              </w:r>
                            </w:p>
                            <w:p w:rsidR="002826FC" w:rsidRPr="007E4B71" w:rsidRDefault="002826FC" w:rsidP="002826FC">
                              <w:pPr>
                                <w:numPr>
                                  <w:ilvl w:val="3"/>
                                  <w:numId w:val="3"/>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Supports systematic sharing of application information among staff</w:t>
                              </w:r>
                            </w:p>
                          </w:txbxContent>
                        </wps:txbx>
                        <wps:bodyPr rot="0" vert="horz" wrap="square" lIns="91440" tIns="45720" rIns="91440" bIns="45720" anchor="t" anchorCtr="0" upright="1">
                          <a:noAutofit/>
                        </wps:bodyPr>
                      </wps:wsp>
                      <wps:wsp>
                        <wps:cNvPr id="40" name="AutoShape 43"/>
                        <wps:cNvSpPr>
                          <a:spLocks noChangeArrowheads="1"/>
                        </wps:cNvSpPr>
                        <wps:spPr bwMode="auto">
                          <a:xfrm>
                            <a:off x="1758315" y="663003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Applicants</w:t>
                              </w:r>
                            </w:p>
                          </w:txbxContent>
                        </wps:txbx>
                        <wps:bodyPr rot="0" vert="horz" wrap="square" lIns="91440" tIns="45720" rIns="91440" bIns="45720" anchor="t" anchorCtr="0" upright="1">
                          <a:noAutofit/>
                        </wps:bodyPr>
                      </wps:wsp>
                      <wps:wsp>
                        <wps:cNvPr id="41" name="AutoShape 44"/>
                        <wps:cNvSpPr>
                          <a:spLocks noChangeArrowheads="1"/>
                        </wps:cNvSpPr>
                        <wps:spPr bwMode="auto">
                          <a:xfrm>
                            <a:off x="3348355" y="726376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Staff</w:t>
                              </w:r>
                            </w:p>
                          </w:txbxContent>
                        </wps:txbx>
                        <wps:bodyPr rot="0" vert="horz" wrap="square" lIns="91440" tIns="45720" rIns="91440" bIns="45720" anchor="t" anchorCtr="0" upright="1">
                          <a:noAutofit/>
                        </wps:bodyPr>
                      </wps:wsp>
                      <wps:wsp>
                        <wps:cNvPr id="42" name="AutoShape 45"/>
                        <wps:cNvSpPr>
                          <a:spLocks noChangeArrowheads="1"/>
                        </wps:cNvSpPr>
                        <wps:spPr bwMode="auto">
                          <a:xfrm>
                            <a:off x="3243580" y="6575425"/>
                            <a:ext cx="1280160" cy="491490"/>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Application info checklist</w:t>
                              </w:r>
                            </w:p>
                          </w:txbxContent>
                        </wps:txbx>
                        <wps:bodyPr rot="0" vert="horz" wrap="square" lIns="91440" tIns="45720" rIns="91440" bIns="45720" anchor="t" anchorCtr="0" upright="1">
                          <a:noAutofit/>
                        </wps:bodyPr>
                      </wps:wsp>
                      <wps:wsp>
                        <wps:cNvPr id="43" name="AutoShape 46"/>
                        <wps:cNvSpPr>
                          <a:spLocks noChangeArrowheads="1"/>
                        </wps:cNvSpPr>
                        <wps:spPr bwMode="auto">
                          <a:xfrm>
                            <a:off x="1758950" y="7233285"/>
                            <a:ext cx="1069975" cy="516890"/>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Fields of research</w:t>
                              </w:r>
                            </w:p>
                          </w:txbxContent>
                        </wps:txbx>
                        <wps:bodyPr rot="0" vert="horz" wrap="square" lIns="91440" tIns="45720" rIns="91440" bIns="45720" anchor="t" anchorCtr="0" upright="1">
                          <a:noAutofit/>
                        </wps:bodyPr>
                      </wps:wsp>
                      <wps:wsp>
                        <wps:cNvPr id="44" name="AutoShape 47"/>
                        <wps:cNvSpPr>
                          <a:spLocks noChangeArrowheads="1"/>
                        </wps:cNvSpPr>
                        <wps:spPr bwMode="auto">
                          <a:xfrm>
                            <a:off x="4890135" y="726376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Decisions</w:t>
                              </w:r>
                            </w:p>
                          </w:txbxContent>
                        </wps:txbx>
                        <wps:bodyPr rot="0" vert="horz" wrap="square" lIns="91440" tIns="45720" rIns="91440" bIns="45720" anchor="t" anchorCtr="0" upright="1">
                          <a:noAutofit/>
                        </wps:bodyPr>
                      </wps:wsp>
                      <wps:wsp>
                        <wps:cNvPr id="45" name="AutoShape 48"/>
                        <wps:cNvSpPr>
                          <a:spLocks noChangeArrowheads="1"/>
                        </wps:cNvSpPr>
                        <wps:spPr bwMode="auto">
                          <a:xfrm>
                            <a:off x="4889500" y="663003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Proformas</w:t>
                              </w:r>
                            </w:p>
                          </w:txbxContent>
                        </wps:txbx>
                        <wps:bodyPr rot="0" vert="horz" wrap="square" lIns="91440" tIns="45720" rIns="91440" bIns="45720" anchor="t" anchorCtr="0" upright="1">
                          <a:noAutofit/>
                        </wps:bodyPr>
                      </wps:wsp>
                      <wps:wsp>
                        <wps:cNvPr id="46" name="AutoShape 49"/>
                        <wps:cNvCnPr>
                          <a:cxnSpLocks noChangeShapeType="1"/>
                          <a:endCxn id="42" idx="1"/>
                        </wps:cNvCnPr>
                        <wps:spPr bwMode="auto">
                          <a:xfrm flipV="1">
                            <a:off x="2828290" y="6821170"/>
                            <a:ext cx="41529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47" name="AutoShape 50"/>
                        <wps:cNvCnPr>
                          <a:cxnSpLocks noChangeShapeType="1"/>
                        </wps:cNvCnPr>
                        <wps:spPr bwMode="auto">
                          <a:xfrm rot="10800000">
                            <a:off x="2828925" y="7455535"/>
                            <a:ext cx="519430"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8" name="AutoShape 51"/>
                        <wps:cNvCnPr>
                          <a:cxnSpLocks noChangeShapeType="1"/>
                        </wps:cNvCnPr>
                        <wps:spPr bwMode="auto">
                          <a:xfrm>
                            <a:off x="4418330" y="7455535"/>
                            <a:ext cx="47180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9" name="AutoShape 52"/>
                        <wps:cNvCnPr>
                          <a:cxnSpLocks noChangeShapeType="1"/>
                        </wps:cNvCnPr>
                        <wps:spPr bwMode="auto">
                          <a:xfrm rot="5400000" flipH="1">
                            <a:off x="5289550" y="7127240"/>
                            <a:ext cx="271780" cy="635"/>
                          </a:xfrm>
                          <a:prstGeom prst="bentConnector3">
                            <a:avLst>
                              <a:gd name="adj1" fmla="val 46264"/>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0" name="AutoShape 53"/>
                        <wps:cNvCnPr>
                          <a:cxnSpLocks noChangeShapeType="1"/>
                          <a:stCxn id="42" idx="3"/>
                          <a:endCxn id="45" idx="1"/>
                        </wps:cNvCnPr>
                        <wps:spPr bwMode="auto">
                          <a:xfrm>
                            <a:off x="4523740" y="6821170"/>
                            <a:ext cx="36576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1" name="AutoShape 54"/>
                        <wps:cNvCnPr>
                          <a:cxnSpLocks noChangeShapeType="1"/>
                          <a:stCxn id="41" idx="0"/>
                          <a:endCxn id="42" idx="2"/>
                        </wps:cNvCnPr>
                        <wps:spPr bwMode="auto">
                          <a:xfrm rot="16200000">
                            <a:off x="3771900" y="7151370"/>
                            <a:ext cx="22415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2" name="AutoShape 55"/>
                        <wps:cNvCnPr>
                          <a:cxnSpLocks noChangeShapeType="1"/>
                          <a:stCxn id="42" idx="0"/>
                        </wps:cNvCnPr>
                        <wps:spPr bwMode="auto">
                          <a:xfrm rot="16200000" flipH="1" flipV="1">
                            <a:off x="2381250" y="5953125"/>
                            <a:ext cx="880110" cy="2124710"/>
                          </a:xfrm>
                          <a:prstGeom prst="bentConnector4">
                            <a:avLst>
                              <a:gd name="adj1" fmla="val -12699"/>
                              <a:gd name="adj2" fmla="val 111116"/>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3" name="AutoShape 56"/>
                        <wps:cNvCnPr>
                          <a:cxnSpLocks noChangeShapeType="1"/>
                          <a:stCxn id="42" idx="3"/>
                          <a:endCxn id="44" idx="1"/>
                        </wps:cNvCnPr>
                        <wps:spPr bwMode="auto">
                          <a:xfrm>
                            <a:off x="4523740" y="6821170"/>
                            <a:ext cx="366395" cy="634365"/>
                          </a:xfrm>
                          <a:prstGeom prst="bentConnector3">
                            <a:avLst>
                              <a:gd name="adj1" fmla="val 49912"/>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54" o:spid="_x0000_s1027" editas="canvas" style="position:absolute;left:0;text-align:left;margin-left:-1.5pt;margin-top:3.6pt;width:487.5pt;height:615.8pt;z-index:251658240" coordsize="61912,78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61912;height:78206;visibility:visible;mso-wrap-style:square">
                  <v:fill o:detectmouseclick="t"/>
                  <v:path o:connecttype="none"/>
                </v:shape>
                <v:rect id="Rectangle 4" o:spid="_x0000_s1029" style="position:absolute;width:61912;height:50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lSrsA&#10;AADaAAAADwAAAGRycy9kb3ducmV2LnhtbERPSwrCMBDdC94hjOBGNFVQpBpFRcWV4OcAQzO2xWYS&#10;mqj19kYQXA2P9535sjGVeFLtS8sKhoMEBHFmdcm5gutl15+C8AFZY2WZFLzJw3LRbs0x1fbFJ3qe&#10;Qy5iCPsUFRQhuFRKnxVk0A+sI47czdYGQ4R1LnWNrxhuKjlKkok0WHJsKNDRpqDsfn4YBavyuA1D&#10;Pcnt/qLX7mDHt2nPKdXtNKsZiEBN+It/7oOO8+H7yvfKx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SA5Uq7AAAA2gAAAA8AAAAAAAAAAAAAAAAAmAIAAGRycy9kb3ducmV2Lnht&#10;bFBLBQYAAAAABAAEAPUAAACAAwAAAAA=&#10;" filled="f">
                  <v:stroke dashstyle="longDash"/>
                  <v:textbox>
                    <w:txbxContent>
                      <w:p w:rsidR="002826FC" w:rsidRPr="002148C2" w:rsidRDefault="002826FC" w:rsidP="00056893">
                        <w:r>
                          <w:t>Existing human-email system</w:t>
                        </w:r>
                      </w:p>
                    </w:txbxContent>
                  </v:textbox>
                </v:rect>
                <v:group id="Group 5" o:spid="_x0000_s1030" style="position:absolute;left:819;top:2413;width:33439;height:7232" coordorigin="1356,1731" coordsize="5266,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oundrect id="AutoShape 6" o:spid="_x0000_s1031" style="position:absolute;left:1356;top:1731;width:5266;height:11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nGcIA&#10;AADaAAAADwAAAGRycy9kb3ducmV2LnhtbESPQWsCMRSE74L/ITyhN01UKn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wicZwgAAANoAAAAPAAAAAAAAAAAAAAAAAJgCAABkcnMvZG93&#10;bnJldi54bWxQSwUGAAAAAAQABAD1AAAAhwMAAAAA&#10;">
                    <v:textbox>
                      <w:txbxContent>
                        <w:p w:rsidR="002826FC" w:rsidRPr="0044724D" w:rsidRDefault="002826FC" w:rsidP="00056893">
                          <w:r>
                            <w:t>Applicants</w:t>
                          </w:r>
                        </w:p>
                      </w:txbxContent>
                    </v:textbox>
                  </v:roundrect>
                  <v:shape id="Text Box 7" o:spid="_x0000_s1032" type="#_x0000_t202" style="position:absolute;left:4934;top:2221;width:1398;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2826FC" w:rsidRPr="0044724D" w:rsidRDefault="002826FC" w:rsidP="00056893">
                          <w:r>
                            <w:t>Applicant</w:t>
                          </w:r>
                        </w:p>
                      </w:txbxContent>
                    </v:textbox>
                  </v:shape>
                  <v:rect id="Rectangle 8" o:spid="_x0000_s1033" style="position:absolute;left:4414;top:2200;width:558;height: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textbox>
                      <w:txbxContent>
                        <w:p w:rsidR="002826FC" w:rsidRPr="004E0EB5" w:rsidRDefault="002826FC" w:rsidP="00056893">
                          <w:pPr>
                            <w:ind w:right="-64"/>
                          </w:pPr>
                          <w:r>
                            <w:t>…</w:t>
                          </w:r>
                        </w:p>
                      </w:txbxContent>
                    </v:textbox>
                  </v:rect>
                  <v:shape id="Text Box 9" o:spid="_x0000_s1034" type="#_x0000_t202" style="position:absolute;left:3150;top:2221;width:1396;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2826FC" w:rsidRPr="0044724D" w:rsidRDefault="002826FC" w:rsidP="00056893">
                          <w:r>
                            <w:t>Applicant</w:t>
                          </w:r>
                        </w:p>
                      </w:txbxContent>
                    </v:textbox>
                  </v:shape>
                  <v:shape id="Text Box 10" o:spid="_x0000_s1035" type="#_x0000_t202" style="position:absolute;left:1578;top:2221;width:1397;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2826FC" w:rsidRPr="0044724D" w:rsidRDefault="002826FC" w:rsidP="00056893">
                          <w:r>
                            <w:t>Applicant</w:t>
                          </w:r>
                        </w:p>
                      </w:txbxContent>
                    </v:textbox>
                  </v:shape>
                </v:group>
                <v:roundrect id="AutoShape 11" o:spid="_x0000_s1036" style="position:absolute;left:45961;top:3429;width:15284;height:51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2826FC" w:rsidRPr="00E91321" w:rsidRDefault="002826FC" w:rsidP="00056893">
                        <w:r>
                          <w:t>University Office of Graduate Research</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2" o:spid="_x0000_s1037" type="#_x0000_t13" style="position:absolute;left:35337;top:3606;width:9900;height:4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7CEMIA&#10;AADaAAAADwAAAGRycy9kb3ducmV2LnhtbESPT2vCQBTE7wW/w/KE3poXPUgbXUUUwVv900OPz+wz&#10;CWbfxuxqop++Wyj0OMzMb5jZore1unPrKycaRkkKiiV3ppJCw9dx8/YOygcSQ7UT1vBgD4v54GVG&#10;mXGd7Pl+CIWKEPEZaShDaDJEn5dsySeuYYne2bWWQpRtgaalLsJtjeM0naClSuJCSQ2vSs4vh5vV&#10;cKrXk+9dc92iwW7HzxSP/f5T69dhv5yCCtyH//Bfe2s0fMDvlXgDc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sIQwgAAANoAAAAPAAAAAAAAAAAAAAAAAJgCAABkcnMvZG93&#10;bnJldi54bWxQSwUGAAAAAAQABAD1AAAAhwMAAAAA&#10;">
                  <v:textbox>
                    <w:txbxContent>
                      <w:p w:rsidR="002826FC" w:rsidRDefault="002826FC" w:rsidP="00056893"/>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13" o:spid="_x0000_s1038" type="#_x0000_t105" style="position:absolute;left:24314;top:17760;width:14687;height:680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PF08QA&#10;AADbAAAADwAAAGRycy9kb3ducmV2LnhtbESPMU/DQAyFdyT+w8mV2OilDBGEXquqEhIDCyUDbFbO&#10;vUTN+dKc06b/Hg9IbLbe83uf19s59uZCY+4SO1gtCzDETfIdBwf119vjM5gsyB77xOTgRhm2m/u7&#10;NVY+XfmTLgcJRkM4V+igFRkqa3PTUsS8TAOxasc0RhRdx2D9iFcNj719KorSRuxYG1ocaN9SczpM&#10;0cFR9uUtSG2n3Uv58z19nFd1ODv3sJh3r2CEZvk3/12/e8VXev1FB7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DxdPEAAAA2wAAAA8AAAAAAAAAAAAAAAAAmAIAAGRycy9k&#10;b3ducmV2LnhtbFBLBQYAAAAABAAEAPUAAACJAwAAAAA=&#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14" o:spid="_x0000_s1039" type="#_x0000_t70" style="position:absolute;left:3143;top:10179;width:6185;height:1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9pbcUA&#10;AADbAAAADwAAAGRycy9kb3ducmV2LnhtbESPW2sCMRCF34X+hzCFvml2hUpdjWIFQbxRL7Svw2a6&#10;u+1msmyixn9vhELfZjjnO3NmPA2mFhdqXWVZQdpLQBDnVldcKDgdF903EM4ja6wtk4IbOZhOnjpj&#10;zLS98p4uB1+IGMIuQwWl900mpctLMuh6tiGO2rdtDfq4toXULV5juKllP0kG0mDF8UKJDc1Lyn8P&#10;ZxNrrPVwtknXO/cRPvevxU9Ybb/elXp5DrMRCE/B/5v/6KWOXAqPX+IA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L2ltxQAAANsAAAAPAAAAAAAAAAAAAAAAAJgCAABkcnMv&#10;ZG93bnJldi54bWxQSwUGAAAAAAQABAD1AAAAigMAAAAA&#10;">
                  <v:textbox style="layout-flow:vertical-ideographic"/>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AutoShape 15" o:spid="_x0000_s1040" type="#_x0000_t44" style="position:absolute;left:10566;top:10706;width:31756;height:10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sPcAA&#10;AADbAAAADwAAAGRycy9kb3ducmV2LnhtbERPyW7CMBC9V+IfrKnUSwUOOaAqYFDZVLiV5QNG8TRO&#10;iceRbUj69zUSErd5euvMFr1txI18qB0rGI8yEMSl0zVXCs6n7fADRIjIGhvHpOCPAizmg5cZFtp1&#10;fKDbMVYihXAoUIGJsS2kDKUhi2HkWuLE/ThvMSboK6k9dincNjLPsom0WHNqMNjSylB5OV6tArdZ&#10;fm0vv+Mlrbx8X+9Nl2fyW6m31/5zCiJSH5/ih3un0/wc7r+kA+T8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YsPcAAAADbAAAADwAAAAAAAAAAAAAAAACYAgAAZHJzL2Rvd25y&#10;ZXYueG1sUEsFBgAAAAAEAAQA9QAAAIUDAAAAAA==&#10;" adj="-3265,3052,-518,2328" filled="f">
                  <v:textbox>
                    <w:txbxContent>
                      <w:p w:rsidR="002826FC" w:rsidRDefault="002826FC" w:rsidP="00056893">
                        <w:r>
                          <w:t>Email communications to progress applications:</w:t>
                        </w:r>
                      </w:p>
                      <w:p w:rsidR="002826FC" w:rsidRDefault="002826FC" w:rsidP="002826FC">
                        <w:pPr>
                          <w:numPr>
                            <w:ilvl w:val="0"/>
                            <w:numId w:val="3"/>
                          </w:numPr>
                          <w:suppressAutoHyphens/>
                          <w:spacing w:after="0" w:line="240" w:lineRule="exact"/>
                        </w:pPr>
                        <w:r>
                          <w:t>Unstructured</w:t>
                        </w:r>
                      </w:p>
                      <w:p w:rsidR="002826FC" w:rsidRDefault="002826FC" w:rsidP="002826FC">
                        <w:pPr>
                          <w:numPr>
                            <w:ilvl w:val="0"/>
                            <w:numId w:val="3"/>
                          </w:numPr>
                          <w:suppressAutoHyphens/>
                          <w:spacing w:after="0" w:line="240" w:lineRule="exact"/>
                        </w:pPr>
                        <w:r>
                          <w:t>No quick overview of application status</w:t>
                        </w:r>
                      </w:p>
                      <w:p w:rsidR="002826FC" w:rsidRDefault="002826FC" w:rsidP="002826FC">
                        <w:pPr>
                          <w:numPr>
                            <w:ilvl w:val="0"/>
                            <w:numId w:val="3"/>
                          </w:numPr>
                          <w:suppressAutoHyphens/>
                          <w:spacing w:after="0" w:line="240" w:lineRule="exact"/>
                        </w:pPr>
                        <w:r>
                          <w:t>Not shared with other staff systematically</w:t>
                        </w:r>
                      </w:p>
                      <w:p w:rsidR="002826FC" w:rsidRPr="008031F4" w:rsidRDefault="002826FC" w:rsidP="002826FC">
                        <w:pPr>
                          <w:numPr>
                            <w:ilvl w:val="0"/>
                            <w:numId w:val="3"/>
                          </w:numPr>
                          <w:suppressAutoHyphens/>
                          <w:spacing w:after="0" w:line="240" w:lineRule="exact"/>
                        </w:pPr>
                        <w:r>
                          <w:t>Entirely manual</w:t>
                        </w:r>
                      </w:p>
                    </w:txbxContent>
                  </v:textbox>
                  <o:callout v:ext="edit" minusy="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6" o:spid="_x0000_s1041" type="#_x0000_t34" style="position:absolute;left:9817;top:10807;width:14262;height:1148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qg3r8AAADbAAAADwAAAGRycy9kb3ducmV2LnhtbERP24rCMBB9X/Afwgi+LGtqF5ela1pE&#10;KAg+LF4+YGimF2wmJYla/94Igm9zONdZFaPpxZWc7ywrWMwTEMSV1R03Ck7H8usXhA/IGnvLpOBO&#10;Hop88rHCTNsb7+l6CI2IIewzVNCGMGRS+qolg35uB+LI1dYZDBG6RmqHtxhuepkmyY802HFsaHGg&#10;TUvV+XAxClxdlsuKP5c719n0P6mNNi5VajYd138gAo3hLX65tzrO/4bnL/EAm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wqg3r8AAADbAAAADwAAAAAAAAAAAAAAAACh&#10;AgAAZHJzL2Rvd25yZXYueG1sUEsFBgAAAAAEAAQA+QAAAI0DAAAAAA==&#10;" adj="-183"/>
                <v:group id="Group 17" o:spid="_x0000_s1042" style="position:absolute;left:552;top:24961;width:42723;height:22924" coordorigin="1314,5597" coordsize="6728,3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oundrect id="AutoShape 18" o:spid="_x0000_s1043" style="position:absolute;left:1314;top:5597;width:6728;height:36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2826FC" w:rsidRPr="0044724D" w:rsidRDefault="002826FC" w:rsidP="00056893">
                          <w:r>
                            <w:t>CSEM Member of Staff (MoS)</w:t>
                          </w:r>
                        </w:p>
                      </w:txbxContent>
                    </v:textbox>
                  </v:roundrect>
                  <v:oval id="Oval 19" o:spid="_x0000_s1044" style="position:absolute;left:4972;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Y/MIA&#10;AADbAAAADwAAAGRycy9kb3ducmV2LnhtbERP3WrCMBS+F/YO4Qy8kTVVREZnKmMgeDGYc32AY3NM&#10;q81JTTLbvb0ZDHZ3Pr7fs96MthM38qF1rGCe5SCIa6dbNgqqr+3TM4gQkTV2jknBDwXYlA+TNRba&#10;DfxJt0M0IoVwKFBBE2NfSBnqhiyGzPXEiTs5bzEm6I3UHocUbju5yPOVtNhyamiwp7eG6svh2yo4&#10;His3yqv/2M/MxePyPPTmfa/U9HF8fQERaYz/4j/3Tqf5K/j9JR0g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Fj8wgAAANsAAAAPAAAAAAAAAAAAAAAAAJgCAABkcnMvZG93&#10;bnJldi54bWxQSwUGAAAAAAQABAD1AAAAhwMAAAAA&#10;" filled="f"/>
                  <v:rect id="Rectangle 20" o:spid="_x0000_s1045" style="position:absolute;left:6216;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2826FC" w:rsidRPr="004E0EB5" w:rsidRDefault="002826FC" w:rsidP="00056893">
                          <w:pPr>
                            <w:ind w:right="-64"/>
                          </w:pPr>
                          <w:r>
                            <w:t>MoS</w:t>
                          </w:r>
                        </w:p>
                      </w:txbxContent>
                    </v:textbox>
                  </v:rect>
                  <v:rect id="Rectangle 21" o:spid="_x0000_s1046" style="position:absolute;left:6431;top:7291;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JxR8MA&#10;AADbAAAADwAAAGRycy9kb3ducmV2LnhtbESPT2vCQBDF74LfYRmhN91YbElTVxFBLL35B/E4ZMds&#10;NDsbsluN375zKPQ2w3vz3m/my9436k5drAMbmE4yUMRlsDVXBo6HzTgHFROyxSYwGXhShOViOJhj&#10;YcODd3Tfp0pJCMcCDbiU2kLrWDryGCehJRbtEjqPSdau0rbDh4T7Rr9m2bv2WLM0OGxp7ai87X+8&#10;gbOzJ/74zq+7t802O83iOvarpzEvo371CSpRn/7Nf9dfVvAFVn6RAf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JxR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rect id="Rectangle 22" o:spid="_x0000_s1047" style="position:absolute;left:6216;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2826FC" w:rsidRPr="004E0EB5" w:rsidRDefault="002826FC" w:rsidP="00056893">
                          <w:pPr>
                            <w:ind w:right="-64"/>
                          </w:pPr>
                          <w:r>
                            <w:t>MoS</w:t>
                          </w:r>
                        </w:p>
                      </w:txbxContent>
                    </v:textbox>
                  </v:rect>
                  <v:rect id="Rectangle 23" o:spid="_x0000_s1048" style="position:absolute;left:5077;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2826FC" w:rsidRPr="004E0EB5" w:rsidRDefault="002826FC" w:rsidP="00056893">
                          <w:pPr>
                            <w:ind w:right="-64"/>
                          </w:pPr>
                          <w:r>
                            <w:t>MoS</w:t>
                          </w:r>
                        </w:p>
                      </w:txbxContent>
                    </v:textbox>
                  </v:rect>
                  <v:rect id="Rectangle 24" o:spid="_x0000_s1049" style="position:absolute;left:5292;top:770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QSZ8MA&#10;AADbAAAADwAAAGRycy9kb3ducmV2LnhtbESPT2sCMRTE7wW/Q3iCt5pVbNGtUURYlN60RTw+Nq+b&#10;bTcvyybun29vBKHHYWZ+w6y3va1ES40vHSuYTRMQxLnTJRcKvr+y1yUIH5A1Vo5JwUAetpvRyxpT&#10;7To+UXsOhYgQ9ikqMCHUqZQ+N2TRT11NHL0f11gMUTaF1A12EW4rOU+Sd2mx5LhgsKa9ofzvfLMK&#10;rkZfePW5/D29ZYfksvB73+8GpSbjfvcBIlAf/sPP9lErmM/g8SX+A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QSZ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oval id="Oval 25" o:spid="_x0000_s1050" style="position:absolute;left:3410;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OUQsQA&#10;AADbAAAADwAAAGRycy9kb3ducmV2LnhtbESPUWvCMBSF3wX/Q7iDvYimliGjmsoQBj4Ic84fcG3u&#10;0q7NTZdE2/37ZTDw8XDO+Q5nsx1tJ27kQ+NYwXKRgSCunG7YKDh/vM6fQYSIrLFzTAp+KMC2nE42&#10;WGg38DvdTtGIBOFQoII6xr6QMlQ1WQwL1xMn79N5izFJb6T2OCS47WSeZStpseG0UGNPu5qq9nS1&#10;Ci6Xsxvlt387zkzr8elr6M3hqNTjw/iyBhFpjPfwf3uvFeQ5/H1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TlELEAAAA2wAAAA8AAAAAAAAAAAAAAAAAmAIAAGRycy9k&#10;b3ducmV2LnhtbFBLBQYAAAAABAAEAPUAAACJAwAAAAA=&#10;" filled="f"/>
                  <v:rect id="Rectangle 26" o:spid="_x0000_s1051" style="position:absolute;left:3510;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2826FC" w:rsidRPr="004E0EB5" w:rsidRDefault="002826FC" w:rsidP="00056893">
                          <w:pPr>
                            <w:ind w:right="-64"/>
                          </w:pPr>
                          <w:r>
                            <w:t>MoS</w:t>
                          </w:r>
                        </w:p>
                      </w:txbxContent>
                    </v:textbox>
                  </v:rect>
                  <v:rect id="Rectangle 27" o:spid="_x0000_s1052" style="position:absolute;left:3722;top:7795;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x/8IA&#10;AADbAAAADwAAAGRycy9kb3ducmV2LnhtbESPT4vCMBTE7wt+h/AEb2uqqLjVtIggijf/IHt8NM+m&#10;u81LaaLWb28WFjwOM/MbZpl3thZ3an3lWMFomIAgLpyuuFRwPm0+5yB8QNZYOyYFT/KQZ72PJaba&#10;PfhA92MoRYSwT1GBCaFJpfSFIYt+6Bri6F1dazFE2ZZSt/iIcFvLcZLMpMWK44LBhtaGit/jzSr4&#10;NvrCX/v5z2G62SaXiV/7bvVUatDvVgsQgbrwDv+3d1rBeAJ/X+IPk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w7H/wgAAANsAAAAPAAAAAAAAAAAAAAAAAJgCAABkcnMvZG93&#10;bnJldi54bWxQSwUGAAAAAAQABAD1AAAAhwMAAAAA&#10;" filled="f" stroked="f">
                    <v:textbox style="layout-flow:vertical">
                      <w:txbxContent>
                        <w:p w:rsidR="002826FC" w:rsidRPr="004E0EB5" w:rsidRDefault="002826FC" w:rsidP="00056893">
                          <w:pPr>
                            <w:ind w:right="-64"/>
                          </w:pPr>
                          <w:r>
                            <w:t>…</w:t>
                          </w:r>
                        </w:p>
                      </w:txbxContent>
                    </v:textbox>
                  </v:rect>
                  <v:rect id="Rectangle 28" o:spid="_x0000_s1053" style="position:absolute;left:2451;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rsidR="002826FC" w:rsidRPr="004E0EB5" w:rsidRDefault="002826FC" w:rsidP="00056893">
                          <w:pPr>
                            <w:ind w:right="-64"/>
                          </w:pPr>
                          <w:r>
                            <w:t>MoS</w:t>
                          </w:r>
                        </w:p>
                      </w:txbxContent>
                    </v:textbox>
                  </v:rect>
                  <v:rect id="Rectangle 29" o:spid="_x0000_s1054" style="position:absolute;left:2578;top:722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2KE8MA&#10;AADbAAAADwAAAGRycy9kb3ducmV2LnhtbESPQWvCQBSE74L/YXlCb7oxtKKpq4gQWnrTFvH4yL5m&#10;o9m3Ibsm8d93C4LHYWa+Ydbbwdaio9ZXjhXMZwkI4sLpiksFP9/5dAnCB2SNtWNScCcP2814tMZM&#10;u54P1B1DKSKEfYYKTAhNJqUvDFn0M9cQR+/XtRZDlG0pdYt9hNtapkmykBYrjgsGG9obKq7Hm1Vw&#10;NvrEq6/l5fCWfySnV7/3w+6u1Mtk2L2DCDSEZ/jR/tQK0gX8f4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l2KE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rect id="Rectangle 30" o:spid="_x0000_s1055" style="position:absolute;left:2451;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rsidR="002826FC" w:rsidRPr="004E0EB5" w:rsidRDefault="002826FC" w:rsidP="00056893">
                          <w:pPr>
                            <w:ind w:right="-64"/>
                          </w:pPr>
                          <w:r>
                            <w:t>MoS</w:t>
                          </w:r>
                        </w:p>
                      </w:txbxContent>
                    </v:textbox>
                  </v:rect>
                  <v:oval id="Oval 31" o:spid="_x0000_s1056" style="position:absolute;left:1848;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v:rect id="Rectangle 32" o:spid="_x0000_s1057" style="position:absolute;left:1848;top:8691;width:1562;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qUP8QA&#10;AADbAAAADwAAAGRycy9kb3ducmV2LnhtbESPQWvCQBSE74X+h+UVvBTd1ENpYzZShGIQQRqr50f2&#10;mYRm38bsmsR/3xUEj8PMfMMky9E0oqfO1ZYVvM0iEMSF1TWXCn7339MPEM4ja2wsk4IrOVimz08J&#10;xtoO/EN97ksRIOxiVFB538ZSuqIig25mW+LgnWxn0AfZlVJ3OAS4aeQ8it6lwZrDQoUtrSoq/vKL&#10;UTAUu/64367l7vWYWT5n51V+2Cg1eRm/FiA8jf4RvrczrWD+C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alD/EAAAA2wAAAA8AAAAAAAAAAAAAAAAAmAIAAGRycy9k&#10;b3ducmV2LnhtbFBLBQYAAAAABAAEAPUAAACJAwAAAAA=&#10;" filled="f" stroked="f">
                    <v:textbox>
                      <w:txbxContent>
                        <w:p w:rsidR="002826FC" w:rsidRPr="004E0EB5" w:rsidRDefault="002826FC" w:rsidP="00056893">
                          <w:pPr>
                            <w:ind w:right="-64"/>
                          </w:pPr>
                          <w:r>
                            <w:t>Professional</w:t>
                          </w:r>
                        </w:p>
                      </w:txbxContent>
                    </v:textbox>
                  </v:rect>
                  <v:rect id="Rectangle 33" o:spid="_x0000_s1058" style="position:absolute;left:3594;top:8691;width:225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textbox>
                      <w:txbxContent>
                        <w:p w:rsidR="002826FC" w:rsidRPr="004E0EB5" w:rsidRDefault="002826FC" w:rsidP="00056893">
                          <w:pPr>
                            <w:ind w:right="-64"/>
                          </w:pPr>
                          <w:r>
                            <w:t>RHD Co-ordination</w:t>
                          </w:r>
                        </w:p>
                      </w:txbxContent>
                    </v:textbox>
                  </v:rect>
                  <v:rect id="Rectangle 34" o:spid="_x0000_s1059" style="position:absolute;left:6060;top:8691;width:148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O5MQA&#10;AADbAAAADwAAAGRycy9kb3ducmV2LnhtbESPQWvCQBSE74X+h+UVeim6UUFKzEaKUBqKIMbq+ZF9&#10;JqHZtzG7JvHfu4WCx2FmvmGS9Wga0VPnassKZtMIBHFhdc2lgp/D5+QdhPPIGhvLpOBGDtbp81OC&#10;sbYD76nPfSkChF2MCirv21hKV1Rk0E1tSxy8s+0M+iC7UuoOhwA3jZxH0VIarDksVNjSpqLiN78a&#10;BUOx60+H7ZfcvZ0yy5fsssmP30q9vowfKxCeRv8I/7czrWAxg78v4QfI9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1DuTEAAAA2wAAAA8AAAAAAAAAAAAAAAAAmAIAAGRycy9k&#10;b3ducmV2LnhtbFBLBQYAAAAABAAEAPUAAACJAwAAAAA=&#10;" filled="f" stroked="f">
                    <v:textbox>
                      <w:txbxContent>
                        <w:p w:rsidR="002826FC" w:rsidRPr="004E0EB5" w:rsidRDefault="002826FC" w:rsidP="00056893">
                          <w:pPr>
                            <w:ind w:right="-64"/>
                          </w:pPr>
                          <w:r>
                            <w:t>Academic</w:t>
                          </w:r>
                        </w:p>
                      </w:txbxContent>
                    </v:textbox>
                  </v:rect>
                </v:group>
                <v:shape id="AutoShape 35" o:spid="_x0000_s1060" type="#_x0000_t44" style="position:absolute;left:44570;top:9004;width:17342;height:10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cIA&#10;AADbAAAADwAAAGRycy9kb3ducmV2LnhtbESPQWsCMRSE7wX/Q3iCt5pVoZStUVQUbNlLbXt/bF43&#10;WzcvIcmu23/fFAo9DjPzDbPejrYTA4XYOlawmBcgiGunW24UvL+d7h9BxISssXNMCr4pwnYzuVtj&#10;qd2NX2m4pEZkCMcSFZiUfCllrA1ZjHPnibP36YLFlGVopA54y3DbyWVRPEiLLecFg54OhurrpbcK&#10;9kf9bLDt/UeohsoPX1X/MkalZtNx9wQi0Zj+w3/ts1awWsLvl/wD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T5wgAAANsAAAAPAAAAAAAAAAAAAAAAAJgCAABkcnMvZG93&#10;bnJldi54bWxQSwUGAAAAAAQABAD1AAAAhwMAAAAA&#10;" adj="-2025,-6981,-949,2469" filled="f">
                  <v:textbox>
                    <w:txbxContent>
                      <w:p w:rsidR="002826FC" w:rsidRPr="008031F4" w:rsidRDefault="002826FC" w:rsidP="00056893">
                        <w:r>
                          <w:t>Mature, quality applications are elevated to the formal, formed-based, university-level process.</w:t>
                        </w:r>
                      </w:p>
                    </w:txbxContent>
                  </v:textbox>
                </v:shape>
                <v:rect id="Rectangle 36" o:spid="_x0000_s1061" style="position:absolute;left:1352;top:63099;width:59893;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l2McQA&#10;AADbAAAADwAAAGRycy9kb3ducmV2LnhtbESPQWvCQBSE74X+h+UVvOmmCmJTV6mKtCKCtaVeH9nX&#10;JE32bdhdY/z3riD0OMzMN8x03platOR8aVnB8yABQZxZXXKu4Ptr3Z+A8AFZY22ZFFzIw3z2+DDF&#10;VNszf1J7CLmIEPYpKihCaFIpfVaQQT+wDXH0fq0zGKJ0udQOzxFuajlMkrE0WHJcKLChZUFZdTgZ&#10;BX+bsflpq+PxxBWGxda9rN73O6V6T93bK4hAXfgP39sfWsFoBLcv8Q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pdjHEAAAA2wAAAA8AAAAAAAAAAAAAAAAAmAIAAGRycy9k&#10;b3ducmV2LnhtbFBLBQYAAAAABAAEAPUAAACJAwAAAAA=&#10;" strokeweight="3pt">
                  <v:textbox>
                    <w:txbxContent>
                      <w:p w:rsidR="002826FC" w:rsidRDefault="002826FC" w:rsidP="00056893">
                        <w:pPr>
                          <w:ind w:right="2997"/>
                          <w:rPr>
                            <w:b/>
                          </w:rPr>
                        </w:pPr>
                        <w:r>
                          <w:rPr>
                            <w:b/>
                          </w:rPr>
                          <w:t>System boundary</w:t>
                        </w:r>
                      </w:p>
                    </w:txbxContent>
                  </v:textbox>
                </v:rect>
                <v:shape id="AutoShape 37" o:spid="_x0000_s1062" type="#_x0000_t70" style="position:absolute;left:5283;top:57759;width:6934;height:5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2WlcUA&#10;AADbAAAADwAAAGRycy9kb3ducmV2LnhtbESPUWsCMRCE3wX/Q1ihb5qz2qKnUaxQKNWWaou+Lpf1&#10;7vSyOS6ppv/eFAQfh9n5Zmc6D6YSZ2pcaVlBv5eAIM6sLjlX8PP92h2BcB5ZY2WZFPyRg/ms3Zpi&#10;qu2FN3Te+lxECLsUFRTe16mULivIoOvZmjh6B9sY9FE2udQNXiLcVPIxSZ6lwZJjQ4E1LQvKTttf&#10;E99Y6fFi3V99uq+w2zzlx/D+sX9R6qETFhMQnoK/H9/Sb1rBYAj/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7ZaVxQAAANsAAAAPAAAAAAAAAAAAAAAAAJgCAABkcnMv&#10;ZG93bnJldi54bWxQSwUGAAAAAAQABAD1AAAAigMAAAAA&#10;">
                  <v:textbox style="layout-flow:vertical-ideographic"/>
                </v:shape>
                <v:shape id="Text Box 38" o:spid="_x0000_s1063" type="#_x0000_t202" style="position:absolute;left:10261;top:58299;width:9652;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2826FC" w:rsidRDefault="002826FC" w:rsidP="00056893">
                        <w:r>
                          <w:t xml:space="preserve">Database </w:t>
                        </w:r>
                      </w:p>
                      <w:p w:rsidR="002826FC" w:rsidRPr="008031F4" w:rsidRDefault="002826FC" w:rsidP="00056893">
                        <w:r>
                          <w:t>operations</w:t>
                        </w:r>
                      </w:p>
                    </w:txbxContent>
                  </v:textbox>
                </v:shape>
                <v:shape id="Text Box 39" o:spid="_x0000_s1064" type="#_x0000_t202" style="position:absolute;left:10153;top:49834;width:20644;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2826FC" w:rsidRDefault="002826FC" w:rsidP="00056893">
                        <w:r>
                          <w:t xml:space="preserve">User operations </w:t>
                        </w:r>
                      </w:p>
                      <w:p w:rsidR="002826FC" w:rsidRPr="008031F4" w:rsidRDefault="002826FC" w:rsidP="00056893">
                        <w:r>
                          <w:t>and feedback</w:t>
                        </w:r>
                      </w:p>
                    </w:txbxContent>
                  </v:textbox>
                </v:shape>
                <v:shape id="AutoShape 40" o:spid="_x0000_s1065" type="#_x0000_t70" style="position:absolute;left:5289;top:48310;width:6922;height:6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I4sUA&#10;AADbAAAADwAAAGRycy9kb3ducmV2LnhtbESPUWsCMRCE3wX/Q1ihb5qzYqunUaxQKNWWaou+Lpf1&#10;7vSyOS6ppv/eFAQfh9n5Zmc6D6YSZ2pcaVlBv5eAIM6sLjlX8PP92h2BcB5ZY2WZFPyRg/ms3Zpi&#10;qu2FN3Te+lxECLsUFRTe16mULivIoOvZmjh6B9sY9FE2udQNXiLcVPIxSZ6kwZJjQ4E1LQvKTttf&#10;E99Y6fFi3V99uq+w2wzzY3j/2L8o9dAJiwkIT8Hfj2/pN61g8Az/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wjixQAAANsAAAAPAAAAAAAAAAAAAAAAAJgCAABkcnMv&#10;ZG93bnJldi54bWxQSwUGAAAAAAQABAD1AAAAigMAAAAA&#10;">
                  <v:textbox style="layout-flow:vertical-ideographic"/>
                </v:shape>
                <v:rect id="Rectangle 41" o:spid="_x0000_s1066" style="position:absolute;left:533;top:54857;width:16440;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2826FC" w:rsidRPr="006020EA" w:rsidRDefault="002826FC" w:rsidP="00056893">
                        <w:r>
                          <w:t>Putative User Interface</w:t>
                        </w:r>
                      </w:p>
                    </w:txbxContent>
                  </v:textbox>
                </v:rect>
                <v:shape id="AutoShape 42" o:spid="_x0000_s1067" type="#_x0000_t44" style="position:absolute;left:24428;top:51346;width:37484;height:11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GBMUA&#10;AADbAAAADwAAAGRycy9kb3ducmV2LnhtbESPT2vCQBTE70K/w/IKvemmClGjqxRL2yB68A/i8ZF9&#10;TUKzb0N2G+O3dwXB4zAzv2Hmy85UoqXGlZYVvA8iEMSZ1SXnCo6Hr/4EhPPIGivLpOBKDpaLl94c&#10;E20vvKN273MRIOwSVFB4XydSuqwgg25ga+Lg/drGoA+yyaVu8BLgppLDKIqlwZLDQoE1rQrK/vb/&#10;RsEp/R7F4/b8+bPdrM/xUaZ+Ulml3l67jxkIT51/hh/tVCsYTeH+JfwA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AYExQAAANsAAAAPAAAAAAAAAAAAAAAAAJgCAABkcnMv&#10;ZG93bnJldi54bWxQSwUGAAAAAAQABAD1AAAAigMAAAAA&#10;" adj="-4845,22482,-439,2063" filled="f">
                  <v:textbox>
                    <w:txbxContent>
                      <w:p w:rsidR="002826FC" w:rsidRPr="007E4B71" w:rsidRDefault="002826FC" w:rsidP="002826FC">
                        <w:pPr>
                          <w:numPr>
                            <w:ilvl w:val="0"/>
                            <w:numId w:val="3"/>
                          </w:numPr>
                          <w:tabs>
                            <w:tab w:val="left" w:pos="284"/>
                          </w:tabs>
                          <w:suppressAutoHyphens/>
                          <w:spacing w:after="0" w:line="240" w:lineRule="exact"/>
                          <w:ind w:left="284" w:right="27" w:hanging="284"/>
                        </w:pPr>
                        <w:r w:rsidRPr="007E4B71">
                          <w:t>Adds structure to initial application proces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Provides quick overview of application statu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Introduces some automation</w:t>
                        </w:r>
                      </w:p>
                      <w:p w:rsidR="002826FC" w:rsidRPr="007E4B71" w:rsidRDefault="002826FC" w:rsidP="002826FC">
                        <w:pPr>
                          <w:numPr>
                            <w:ilvl w:val="3"/>
                            <w:numId w:val="3"/>
                          </w:numPr>
                          <w:tabs>
                            <w:tab w:val="left" w:pos="284"/>
                          </w:tabs>
                          <w:suppressAutoHyphens/>
                          <w:spacing w:after="0" w:line="240" w:lineRule="exact"/>
                          <w:ind w:left="567" w:right="27"/>
                        </w:pPr>
                        <w:r>
                          <w:t>Proformas</w:t>
                        </w:r>
                      </w:p>
                      <w:p w:rsidR="002826FC" w:rsidRPr="007E4B71" w:rsidRDefault="002826FC" w:rsidP="002826FC">
                        <w:pPr>
                          <w:numPr>
                            <w:ilvl w:val="3"/>
                            <w:numId w:val="3"/>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Supports systematic sharing of application information among staff</w:t>
                        </w:r>
                      </w:p>
                    </w:txbxContent>
                  </v:textbox>
                  <o:callout v:ext="edit" minusy="t"/>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43" o:spid="_x0000_s1068" type="#_x0000_t114" style="position:absolute;left:17583;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ARk8IA&#10;AADbAAAADwAAAGRycy9kb3ducmV2LnhtbERPTYvCMBC9C/6HMII3TZXiLtUoKgjKXrS6qLfZZrYt&#10;NpPSRO3+e3NY8Ph437NFayrxoMaVlhWMhhEI4szqknMFp+Nm8AnCeWSNlWVS8EcOFvNuZ4aJtk8+&#10;0CP1uQgh7BJUUHhfJ1K6rCCDbmhr4sD92sagD7DJpW7wGcJNJcdRNJEGSw4NBda0Lii7pXejIP04&#10;nHery6idxHF9XX7/VKev/Uapfq9dTkF4av1b/O/eagVxWB++hB8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oBGTwgAAANsAAAAPAAAAAAAAAAAAAAAAAJgCAABkcnMvZG93&#10;bnJldi54bWxQSwUGAAAAAAQABAD1AAAAhwMAAAAA&#10;">
                  <v:textbox>
                    <w:txbxContent>
                      <w:p w:rsidR="002826FC" w:rsidRPr="00E178D3" w:rsidRDefault="002826FC" w:rsidP="00056893">
                        <w:r>
                          <w:t>Applicants</w:t>
                        </w:r>
                      </w:p>
                    </w:txbxContent>
                  </v:textbox>
                </v:shape>
                <v:shape id="AutoShape 44" o:spid="_x0000_s1069" type="#_x0000_t114" style="position:absolute;left:33483;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y0CMYA&#10;AADbAAAADwAAAGRycy9kb3ducmV2LnhtbESPQWvCQBSE70L/w/IK3nSTElRS15AWhJZeNFra3l6z&#10;r0lo9m3Irhr/vSsIHoeZ+YZZZoNpxZF611hWEE8jEMSl1Q1XCva79WQBwnlkja1lUnAmB9nqYbTE&#10;VNsTb+lY+EoECLsUFdTed6mUrqzJoJvajjh4f7Y36IPsK6l7PAW4aeVTFM2kwYbDQo0dvdZU/hcH&#10;o6CYb7/eX77jYZYk3U/++dvuPzZrpcaPQ/4MwtPg7+Fb+00rSGK4fgk/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y0CMYAAADbAAAADwAAAAAAAAAAAAAAAACYAgAAZHJz&#10;L2Rvd25yZXYueG1sUEsFBgAAAAAEAAQA9QAAAIsDAAAAAA==&#10;">
                  <v:textbox>
                    <w:txbxContent>
                      <w:p w:rsidR="002826FC" w:rsidRPr="00E178D3" w:rsidRDefault="002826FC" w:rsidP="00056893">
                        <w:r>
                          <w:t>Staff</w:t>
                        </w:r>
                      </w:p>
                    </w:txbxContent>
                  </v:textbox>
                </v:shape>
                <v:shape id="AutoShape 45" o:spid="_x0000_s1070" type="#_x0000_t114" style="position:absolute;left:32435;top:65754;width:12802;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4qf8YA&#10;AADbAAAADwAAAGRycy9kb3ducmV2LnhtbESPQWvCQBSE74X+h+UVvOlGCSrRTbAFoeJF00jr7TX7&#10;moRm34bsqvHfdwuFHoeZ+YZZZ4NpxZV611hWMJ1EIIhLqxuuFBRv2/EShPPIGlvLpOBODrL08WGN&#10;ibY3PtI195UIEHYJKqi97xIpXVmTQTexHXHwvmxv0AfZV1L3eAtw08pZFM2lwYbDQo0dvdRUfucX&#10;oyBfHN93zx/TYR7H3Xlz+myL/WGr1Ohp2KxAeBr8f/iv/aoVxDP4/RJ+gE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4qf8YAAADbAAAADwAAAAAAAAAAAAAAAACYAgAAZHJz&#10;L2Rvd25yZXYueG1sUEsFBgAAAAAEAAQA9QAAAIsDAAAAAA==&#10;">
                  <v:textbox>
                    <w:txbxContent>
                      <w:p w:rsidR="002826FC" w:rsidRPr="00E178D3" w:rsidRDefault="002826FC" w:rsidP="00056893">
                        <w:r>
                          <w:t>Application info checklist</w:t>
                        </w:r>
                      </w:p>
                    </w:txbxContent>
                  </v:textbox>
                </v:shape>
                <v:shape id="AutoShape 46" o:spid="_x0000_s1071" type="#_x0000_t114" style="position:absolute;left:17589;top:72332;width:10700;height:5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P5MUA&#10;AADbAAAADwAAAGRycy9kb3ducmV2LnhtbESPQWvCQBSE74X+h+UVvNWNGlRSV7GCoHipUdHeXrOv&#10;SWj2bciuGv+9KxQ8DjPzDTOZtaYSF2pcaVlBrxuBIM6sLjlXsN8t38cgnEfWWFkmBTdyMJu+vkww&#10;0fbKW7qkPhcBwi5BBYX3dSKlywoy6Lq2Jg7er20M+iCbXOoGrwFuKtmPoqE0WHJYKLCmRUHZX3o2&#10;CtLR9rj+PPXaYRzX3/PDT7XffC2V6ry18w8Qnlr/DP+3V1pBPIDHl/AD5P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co/kxQAAANsAAAAPAAAAAAAAAAAAAAAAAJgCAABkcnMv&#10;ZG93bnJldi54bWxQSwUGAAAAAAQABAD1AAAAigMAAAAA&#10;">
                  <v:textbox>
                    <w:txbxContent>
                      <w:p w:rsidR="002826FC" w:rsidRPr="00E178D3" w:rsidRDefault="002826FC" w:rsidP="00056893">
                        <w:r>
                          <w:t>Fields of research</w:t>
                        </w:r>
                      </w:p>
                    </w:txbxContent>
                  </v:textbox>
                </v:shape>
                <v:shape id="AutoShape 47" o:spid="_x0000_s1072" type="#_x0000_t114" style="position:absolute;left:48901;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sXkMYA&#10;AADbAAAADwAAAGRycy9kb3ducmV2LnhtbESPQWvCQBSE7wX/w/IK3nSjBC3RTbAFwdJLTVOqt2f2&#10;NQlm34bsqum/7xaEHoeZ+YZZZ4NpxZV611hWMJtGIIhLqxuuFBQf28kTCOeRNbaWScEPOcjS0cMa&#10;E21vvKdr7isRIOwSVFB73yVSurImg25qO+LgfdveoA+yr6Tu8RbgppXzKFpIgw2HhRo7eqmpPOcX&#10;oyBf7r9enw+zYRHH3XHzeWqLt/etUuPHYbMC4Wnw/+F7e6cVxDH8fQk/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sXkMYAAADbAAAADwAAAAAAAAAAAAAAAACYAgAAZHJz&#10;L2Rvd25yZXYueG1sUEsFBgAAAAAEAAQA9QAAAIsDAAAAAA==&#10;">
                  <v:textbox>
                    <w:txbxContent>
                      <w:p w:rsidR="002826FC" w:rsidRPr="00E178D3" w:rsidRDefault="002826FC" w:rsidP="00056893">
                        <w:r>
                          <w:t>Decisions</w:t>
                        </w:r>
                      </w:p>
                    </w:txbxContent>
                  </v:textbox>
                </v:shape>
                <v:shape id="AutoShape 48" o:spid="_x0000_s1073" type="#_x0000_t114" style="position:absolute;left:48895;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yC8YA&#10;AADbAAAADwAAAGRycy9kb3ducmV2LnhtbESPT2vCQBTE7wW/w/KE3urGEv8QXUULQouXGhX19sw+&#10;k2D2bchuNX57t1DocZiZ3zDTeWsqcaPGlZYV9HsRCOLM6pJzBbvt6m0MwnlkjZVlUvAgB/NZ52WK&#10;ibZ33tAt9bkIEHYJKii8rxMpXVaQQdezNXHwLrYx6INscqkbvAe4qeR7FA2lwZLDQoE1fRSUXdMf&#10;oyAdbQ5fy2O/HcZxfVrsz9Vu/b1S6rXbLiYgPLX+P/zX/tQK4gH8fgk/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eyC8YAAADbAAAADwAAAAAAAAAAAAAAAACYAgAAZHJz&#10;L2Rvd25yZXYueG1sUEsFBgAAAAAEAAQA9QAAAIsDAAAAAA==&#10;">
                  <v:textbox>
                    <w:txbxContent>
                      <w:p w:rsidR="002826FC" w:rsidRPr="00E178D3" w:rsidRDefault="002826FC" w:rsidP="00056893">
                        <w:r>
                          <w:t>Proformas</w:t>
                        </w:r>
                      </w:p>
                    </w:txbxContent>
                  </v:textbox>
                </v:shape>
                <v:shape id="AutoShape 49" o:spid="_x0000_s1074" type="#_x0000_t34" style="position:absolute;left:28282;top:68211;width:4153;height: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zr5cQAAADbAAAADwAAAGRycy9kb3ducmV2LnhtbESPQWvCQBSE7wX/w/KE3urGtIQSXUUi&#10;lUB7qRW8PrLPTUz2bcxuNf333ULB4zAz3zDL9Wg7caXBN44VzGcJCOLK6YaNgsPX29MrCB+QNXaO&#10;ScEPeVivJg9LzLW78Sdd98GICGGfo4I6hD6X0lc1WfQz1xNH7+QGiyHKwUg94C3CbSfTJMmkxYbj&#10;Qo09FTVV7f7bKmjfmw9THrdmrM679NLung9Fy0o9TsfNAkSgMdzD/+1SK3jJ4O9L/A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bOvlxAAAANsAAAAPAAAAAAAAAAAA&#10;AAAAAKECAABkcnMvZG93bnJldi54bWxQSwUGAAAAAAQABAD5AAAAkgMAAAAA&#10;" strokeweight="2.25pt">
                  <v:stroke startarrow="block" endarrow="block"/>
                </v:shape>
                <v:shapetype id="_x0000_t32" coordsize="21600,21600" o:spt="32" o:oned="t" path="m,l21600,21600e" filled="f">
                  <v:path arrowok="t" fillok="f" o:connecttype="none"/>
                  <o:lock v:ext="edit" shapetype="t"/>
                </v:shapetype>
                <v:shape id="AutoShape 50" o:spid="_x0000_s1075" type="#_x0000_t32" style="position:absolute;left:28289;top:74555;width:5194;height:6;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d4/sQAAADbAAAADwAAAGRycy9kb3ducmV2LnhtbESPW2vCQBSE34X+h+UIfdONtViNbqSV&#10;Fnyq1OvrIXtywezZkN2a1F/fFQQfh5n5hlksO1OJCzWutKxgNIxAEKdWl5wr2O++BlMQziNrrCyT&#10;gj9ysEyeeguMtW35hy5bn4sAYRejgsL7OpbSpQUZdENbEwcvs41BH2STS91gG+Cmki9RNJEGSw4L&#10;Bda0Kig9b3+NghNTNttcu8P429bX9Yc+Hz/bSKnnfvc+B+Gp84/wvb3WCl7f4PYl/ACZ/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V3j+xAAAANsAAAAPAAAAAAAAAAAA&#10;AAAAAKECAABkcnMvZG93bnJldi54bWxQSwUGAAAAAAQABAD5AAAAkgMAAAAA&#10;" strokeweight="2.25pt">
                  <v:stroke startarrow="block" endarrow="block"/>
                </v:shape>
                <v:shape id="AutoShape 51" o:spid="_x0000_s1076" type="#_x0000_t32" style="position:absolute;left:44183;top:74555;width:471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JgcsMAAADbAAAADwAAAGRycy9kb3ducmV2LnhtbERPy2rCQBTdF/yH4Qru6sQHbYmOQURB&#10;6abaKO3ukrkmIZk7ITMm6d93FoUuD+e9TgZTi45aV1pWMJtGIIgzq0vOFaSfh+c3EM4ja6wtk4If&#10;cpBsRk9rjLXt+UzdxecihLCLUUHhfRNL6bKCDLqpbYgDd7etQR9gm0vdYh/CTS3nUfQiDZYcGgps&#10;aFdQVl0eRsGt+17M+l35en23+9MyrfZfH+dUqcl42K5AeBr8v/jPfdQKlmFs+BJ+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iYHLDAAAA2wAAAA8AAAAAAAAAAAAA&#10;AAAAoQIAAGRycy9kb3ducmV2LnhtbFBLBQYAAAAABAAEAPkAAACRAwAAAAA=&#10;" strokeweight="2.25pt">
                  <v:stroke startarrow="block" endarrow="block"/>
                </v:shape>
                <v:shape id="AutoShape 52" o:spid="_x0000_s1077" type="#_x0000_t34" style="position:absolute;left:52895;top:71272;width:2718;height: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rtMsQAAADbAAAADwAAAGRycy9kb3ducmV2LnhtbESPQWvCQBSE70L/w/IKvelGKUVTV9HF&#10;iqdAjB56e2Rfk9Ds25BdNf33XUHwOMzMN8xyPdhWXKn3jWMF00kCgrh0puFKwan4Gs9B+IBssHVM&#10;Cv7Iw3r1MlpiatyNc7oeQyUihH2KCuoQulRKX9Zk0U9cRxy9H9dbDFH2lTQ93iLctnKWJB/SYsNx&#10;ocaOdE3l7/FiFWxyneVFstd6v9t+Z4czTXWRKfX2Omw+QQQawjP8aB+MgvcF3L/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Wu0yxAAAANsAAAAPAAAAAAAAAAAA&#10;AAAAAKECAABkcnMvZG93bnJldi54bWxQSwUGAAAAAAQABAD5AAAAkgMAAAAA&#10;" adj="9993" strokeweight="2.25pt">
                  <v:stroke startarrow="block" endarrow="block"/>
                </v:shape>
                <v:shape id="AutoShape 53" o:spid="_x0000_s1078" type="#_x0000_t34" style="position:absolute;left:45237;top:68211;width:3658;height: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h3Ur8AAADbAAAADwAAAGRycy9kb3ducmV2LnhtbERPy2oCMRTdC/5DuEI3opkWlDIaRQqC&#10;FER80PUluWYGJzdDEnXq15uF4PJw3vNl5xpxoxBrzwo+xwUIYu1NzVbB6bgefYOICdlg45kU/FOE&#10;5aLfm2Np/J33dDskK3IIxxIVVCm1pZRRV+Qwjn1LnLmzDw5ThsFKE/Cew10jv4piKh3WnBsqbOmn&#10;In05XJ0CO+wm2zZMd79/hdWPnVlrujRKfQy61QxEoi69xS/3xiiY5PX5S/4BcvE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0Sh3Ur8AAADbAAAADwAAAAAAAAAAAAAAAACh&#10;AgAAZHJzL2Rvd25yZXYueG1sUEsFBgAAAAAEAAQA+QAAAI0DAAAAAA==&#10;" strokeweight="2.25pt">
                  <v:stroke startarrow="block" endarrow="block"/>
                </v:shape>
                <v:shape id="AutoShape 54" o:spid="_x0000_s1079" type="#_x0000_t32" style="position:absolute;left:37718;top:71514;width:2241;height: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AU08QAAADbAAAADwAAAGRycy9kb3ducmV2LnhtbESPT2vCQBTE7wW/w/KE3pqNQqVEV1FB&#10;9KbGP3h87L4modm3IbvGtJ/eLRR6HGbmN8xs0dtadNT6yrGCUZKCINbOVFwoOJ82bx8gfEA2WDsm&#10;Bd/kYTEfvMwwM+7BR+ryUIgIYZ+hgjKEJpPS65Is+sQ1xNH7dK3FEGVbSNPiI8JtLcdpOpEWK44L&#10;JTa0Lkl/5Xer4Ob7y3W/LfY70t3hZ7tZo17lSr0O++UURKA+/If/2juj4H0Ev1/i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BTTxAAAANsAAAAPAAAAAAAAAAAA&#10;AAAAAKECAABkcnMvZG93bnJldi54bWxQSwUGAAAAAAQABAD5AAAAkgMAAAAA&#10;" strokeweight="2.25pt">
                  <v:stroke startarrow="block"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55" o:spid="_x0000_s1080" type="#_x0000_t35" style="position:absolute;left:23812;top:59531;width:8801;height:2124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kq7sQAAADbAAAADwAAAGRycy9kb3ducmV2LnhtbESPQWvCQBSE70L/w/IKvZmNAcWmriIV&#10;IfRWlUJvj+xLNpp9G7LbJO2v7wqFHoeZ+YbZ7CbbioF63zhWsEhSEMSl0w3XCi7n43wNwgdkja1j&#10;UvBNHnbbh9kGc+1GfqfhFGoRIexzVGBC6HIpfWnIok9cRxy9yvUWQ5R9LXWPY4TbVmZpupIWG44L&#10;Bjt6NVTeTl9WQfFRZdcfKZu3QnvzvE8Pnws+KPX0OO1fQASawn/4r11oBcsM7l/iD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CSruxAAAANsAAAAPAAAAAAAAAAAA&#10;AAAAAKECAABkcnMvZG93bnJldi54bWxQSwUGAAAAAAQABAD5AAAAkgMAAAAA&#10;" adj="-2743,24001" strokeweight="2.25pt">
                  <v:stroke startarrow="block" endarrow="block"/>
                </v:shape>
                <v:shape id="AutoShape 56" o:spid="_x0000_s1081" type="#_x0000_t34" style="position:absolute;left:45237;top:68211;width:3664;height:634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6oi8IAAADbAAAADwAAAGRycy9kb3ducmV2LnhtbESPzYrCQBCE74LvMLTgTScqypJ1FCMo&#10;e/UHYW9NpjcJZnpCptXsPv2OIHgsquorarnuXK3u1IbKs4HJOAFFnHtbcWHgfNqNPkAFQbZYeyYD&#10;vxRgver3lpha/+AD3Y9SqAjhkKKBUqRJtQ55SQ7D2DfE0fvxrUOJsi20bfER4a7W0yRZaIcVx4US&#10;G9qWlF+PN2cgy3w22Z2vwod98y2X02X7t3DGDAfd5hOUUCfv8Kv9ZQ3MZ/D8En+AX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B6oi8IAAADbAAAADwAAAAAAAAAAAAAA&#10;AAChAgAAZHJzL2Rvd25yZXYueG1sUEsFBgAAAAAEAAQA+QAAAJADAAAAAA==&#10;" adj="10781" strokeweight="2.25pt">
                  <v:stroke startarrow="block" endarrow="block"/>
                </v:shape>
                <w10:wrap type="square"/>
              </v:group>
            </w:pict>
          </mc:Fallback>
        </mc:AlternateContent>
      </w:r>
      <w:r w:rsidR="007776BF" w:rsidRPr="007776BF">
        <w:t>Target users and audience</w:t>
      </w:r>
      <w:bookmarkEnd w:id="46"/>
    </w:p>
    <w:p w:rsidR="00D17486" w:rsidRDefault="00D17486" w:rsidP="00D17486">
      <w:r>
        <w:lastRenderedPageBreak/>
        <w:t>The user classes for this system are CSEM Professional Staff, CSEM Academic Staff, and CSEM RHD Co-ordination Staff. Note that members of the CSEM RHD Co-ordination Staff are all also ether Professional or Academic Staff.</w:t>
      </w:r>
    </w:p>
    <w:p w:rsidR="00D17486" w:rsidRDefault="00D17486" w:rsidP="00D17486">
      <w:r>
        <w:t>A common characteristic shared by all staff members is that they don’t have a lot of time available to help develop RHD applications. Thus it’s critical that the database product provide the ability to quickly get a picture of an application’s status, and prompts of how best to progress the application from that point.</w:t>
      </w:r>
    </w:p>
    <w:p w:rsidR="00D17486" w:rsidRDefault="00D17486" w:rsidP="00D17486">
      <w:r>
        <w:t>Another possible user class could be those Academic Staff who have expressed an interest in supervising an applicant’s project. However, as we expect there will be frequent, perhaps even ambiguous, shifts into and out of this user class, and we don’t want to create a lot of work for users to have to update this information continuously, we chose not to distinguish this class in terms of their feature requirements.</w:t>
      </w:r>
    </w:p>
    <w:p w:rsidR="00D17486" w:rsidRPr="00D17486" w:rsidRDefault="00D17486" w:rsidP="00D17486">
      <w:r>
        <w:t>Another possible user class could be the Applicants themselves. We can see clear benefits if the applicant were able to access their application directly, as they would be able to add any outstanding information themselves directly. This would avoid the requirement of emailing questions and information to staff members. However, for the purposes of this initial stage of development we won’t consider the applicants as a user of this system. We leave that to a subsequent iteration of this system’s development.</w:t>
      </w:r>
    </w:p>
    <w:p w:rsidR="000B7D70" w:rsidRPr="007776BF" w:rsidRDefault="007776BF" w:rsidP="00850FED">
      <w:pPr>
        <w:pStyle w:val="Heading2"/>
      </w:pPr>
      <w:bookmarkStart w:id="51" w:name="_Toc390190194"/>
      <w:r w:rsidRPr="007776BF">
        <w:t>User views</w:t>
      </w:r>
      <w:bookmarkEnd w:id="51"/>
    </w:p>
    <w:sectPr w:rsidR="000B7D70" w:rsidRPr="007776BF" w:rsidSect="00540931">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D2D" w:rsidRDefault="00000D2D" w:rsidP="00357861">
      <w:pPr>
        <w:spacing w:after="0" w:line="240" w:lineRule="auto"/>
      </w:pPr>
      <w:r>
        <w:separator/>
      </w:r>
    </w:p>
  </w:endnote>
  <w:endnote w:type="continuationSeparator" w:id="0">
    <w:p w:rsidR="00000D2D" w:rsidRDefault="00000D2D" w:rsidP="00357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051522"/>
      <w:docPartObj>
        <w:docPartGallery w:val="Page Numbers (Bottom of Page)"/>
        <w:docPartUnique/>
      </w:docPartObj>
    </w:sdtPr>
    <w:sdtEndPr>
      <w:rPr>
        <w:noProof/>
      </w:rPr>
    </w:sdtEndPr>
    <w:sdtContent>
      <w:p w:rsidR="00D11AAA" w:rsidRDefault="00D11AAA">
        <w:pPr>
          <w:pStyle w:val="Footer"/>
          <w:jc w:val="center"/>
        </w:pPr>
        <w:r>
          <w:fldChar w:fldCharType="begin"/>
        </w:r>
        <w:r>
          <w:instrText xml:space="preserve"> PAGE   \* MERGEFORMAT </w:instrText>
        </w:r>
        <w:r>
          <w:fldChar w:fldCharType="separate"/>
        </w:r>
        <w:r w:rsidR="000206DD">
          <w:rPr>
            <w:noProof/>
          </w:rPr>
          <w:t>i</w:t>
        </w:r>
        <w:r>
          <w:rPr>
            <w:noProof/>
          </w:rPr>
          <w:fldChar w:fldCharType="end"/>
        </w:r>
      </w:p>
    </w:sdtContent>
  </w:sdt>
  <w:p w:rsidR="00D11AAA" w:rsidRDefault="00D11A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239205"/>
      <w:docPartObj>
        <w:docPartGallery w:val="Page Numbers (Bottom of Page)"/>
        <w:docPartUnique/>
      </w:docPartObj>
    </w:sdtPr>
    <w:sdtEndPr>
      <w:rPr>
        <w:noProof/>
      </w:rPr>
    </w:sdtEndPr>
    <w:sdtContent>
      <w:p w:rsidR="00540931" w:rsidRDefault="00540931">
        <w:pPr>
          <w:pStyle w:val="Footer"/>
          <w:jc w:val="right"/>
        </w:pPr>
        <w:r>
          <w:fldChar w:fldCharType="begin"/>
        </w:r>
        <w:r>
          <w:instrText xml:space="preserve"> PAGE   \* MERGEFORMAT </w:instrText>
        </w:r>
        <w:r>
          <w:fldChar w:fldCharType="separate"/>
        </w:r>
        <w:r w:rsidR="004C47B2">
          <w:rPr>
            <w:noProof/>
          </w:rPr>
          <w:t>3</w:t>
        </w:r>
        <w:r>
          <w:rPr>
            <w:noProof/>
          </w:rPr>
          <w:fldChar w:fldCharType="end"/>
        </w:r>
      </w:p>
    </w:sdtContent>
  </w:sdt>
  <w:p w:rsidR="00540931" w:rsidRDefault="00540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D2D" w:rsidRDefault="00000D2D" w:rsidP="00357861">
      <w:pPr>
        <w:spacing w:after="0" w:line="240" w:lineRule="auto"/>
      </w:pPr>
      <w:r>
        <w:separator/>
      </w:r>
    </w:p>
  </w:footnote>
  <w:footnote w:type="continuationSeparator" w:id="0">
    <w:p w:rsidR="00000D2D" w:rsidRDefault="00000D2D" w:rsidP="003578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9A1C94DA"/>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nsid w:val="00000002"/>
    <w:multiLevelType w:val="multilevel"/>
    <w:tmpl w:val="00000002"/>
    <w:name w:val="WW8Num2"/>
    <w:lvl w:ilvl="0">
      <w:start w:val="3"/>
      <w:numFmt w:val="decimal"/>
      <w:lvlText w:val="%1"/>
      <w:lvlJc w:val="left"/>
      <w:pPr>
        <w:tabs>
          <w:tab w:val="num" w:pos="810"/>
        </w:tabs>
        <w:ind w:left="810" w:hanging="810"/>
      </w:pPr>
    </w:lvl>
    <w:lvl w:ilvl="1">
      <w:start w:val="1"/>
      <w:numFmt w:val="decimal"/>
      <w:lvlText w:val="%1.%2"/>
      <w:lvlJc w:val="left"/>
      <w:pPr>
        <w:tabs>
          <w:tab w:val="num" w:pos="1127"/>
        </w:tabs>
        <w:ind w:left="1127" w:hanging="810"/>
      </w:pPr>
    </w:lvl>
    <w:lvl w:ilvl="2">
      <w:start w:val="3"/>
      <w:numFmt w:val="decimal"/>
      <w:lvlText w:val="%1.%2.%3"/>
      <w:lvlJc w:val="left"/>
      <w:pPr>
        <w:tabs>
          <w:tab w:val="num" w:pos="1444"/>
        </w:tabs>
        <w:ind w:left="1444" w:hanging="810"/>
      </w:pPr>
    </w:lvl>
    <w:lvl w:ilvl="3">
      <w:start w:val="1"/>
      <w:numFmt w:val="decimal"/>
      <w:lvlText w:val="%1.%2.%3.%4"/>
      <w:lvlJc w:val="left"/>
      <w:pPr>
        <w:tabs>
          <w:tab w:val="num" w:pos="1761"/>
        </w:tabs>
        <w:ind w:left="1761" w:hanging="810"/>
      </w:pPr>
    </w:lvl>
    <w:lvl w:ilvl="4">
      <w:start w:val="1"/>
      <w:numFmt w:val="decimal"/>
      <w:lvlText w:val="%1.%2.%3.%4.%5"/>
      <w:lvlJc w:val="left"/>
      <w:pPr>
        <w:tabs>
          <w:tab w:val="num" w:pos="2348"/>
        </w:tabs>
        <w:ind w:left="2348" w:hanging="1080"/>
      </w:pPr>
    </w:lvl>
    <w:lvl w:ilvl="5">
      <w:start w:val="1"/>
      <w:numFmt w:val="decimal"/>
      <w:lvlText w:val="%1.%2.%3.%4.%5.%6"/>
      <w:lvlJc w:val="left"/>
      <w:pPr>
        <w:tabs>
          <w:tab w:val="num" w:pos="2665"/>
        </w:tabs>
        <w:ind w:left="2665" w:hanging="1080"/>
      </w:pPr>
    </w:lvl>
    <w:lvl w:ilvl="6">
      <w:start w:val="1"/>
      <w:numFmt w:val="decimal"/>
      <w:lvlText w:val="%1.%2.%3.%4.%5.%6.%7"/>
      <w:lvlJc w:val="left"/>
      <w:pPr>
        <w:tabs>
          <w:tab w:val="num" w:pos="3342"/>
        </w:tabs>
        <w:ind w:left="3342" w:hanging="1440"/>
      </w:pPr>
    </w:lvl>
    <w:lvl w:ilvl="7">
      <w:start w:val="1"/>
      <w:numFmt w:val="decimal"/>
      <w:lvlText w:val="%1.%2.%3.%4.%5.%6.%7.%8"/>
      <w:lvlJc w:val="left"/>
      <w:pPr>
        <w:tabs>
          <w:tab w:val="num" w:pos="3659"/>
        </w:tabs>
        <w:ind w:left="3659" w:hanging="1440"/>
      </w:pPr>
    </w:lvl>
    <w:lvl w:ilvl="8">
      <w:start w:val="1"/>
      <w:numFmt w:val="decimal"/>
      <w:lvlText w:val="%1.%2.%3.%4.%5.%6.%7.%8.%9"/>
      <w:lvlJc w:val="left"/>
      <w:pPr>
        <w:tabs>
          <w:tab w:val="num" w:pos="4336"/>
        </w:tabs>
        <w:ind w:left="4336" w:hanging="1800"/>
      </w:pPr>
    </w:lvl>
  </w:abstractNum>
  <w:abstractNum w:abstractNumId="2">
    <w:nsid w:val="21975A9B"/>
    <w:multiLevelType w:val="multilevel"/>
    <w:tmpl w:val="2D6E3C04"/>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AB306EF"/>
    <w:multiLevelType w:val="multilevel"/>
    <w:tmpl w:val="BBC056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36C1381"/>
    <w:multiLevelType w:val="hybridMultilevel"/>
    <w:tmpl w:val="F0F47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56D4EBA"/>
    <w:multiLevelType w:val="hybridMultilevel"/>
    <w:tmpl w:val="5FB05F3A"/>
    <w:lvl w:ilvl="0" w:tplc="1BFAA372">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6BF"/>
    <w:rsid w:val="00000D2D"/>
    <w:rsid w:val="000206DD"/>
    <w:rsid w:val="000B7D70"/>
    <w:rsid w:val="0024444D"/>
    <w:rsid w:val="002826FC"/>
    <w:rsid w:val="0035612E"/>
    <w:rsid w:val="00357861"/>
    <w:rsid w:val="00395ACA"/>
    <w:rsid w:val="003E0210"/>
    <w:rsid w:val="004533D4"/>
    <w:rsid w:val="004C47B2"/>
    <w:rsid w:val="00540931"/>
    <w:rsid w:val="00604D6C"/>
    <w:rsid w:val="00652782"/>
    <w:rsid w:val="00674E94"/>
    <w:rsid w:val="00695FFB"/>
    <w:rsid w:val="006A335B"/>
    <w:rsid w:val="00763D1B"/>
    <w:rsid w:val="007776BF"/>
    <w:rsid w:val="00850FED"/>
    <w:rsid w:val="008D1E76"/>
    <w:rsid w:val="00C02B53"/>
    <w:rsid w:val="00C16086"/>
    <w:rsid w:val="00C23C3A"/>
    <w:rsid w:val="00C816F7"/>
    <w:rsid w:val="00D11AAA"/>
    <w:rsid w:val="00D17486"/>
    <w:rsid w:val="00EB3D99"/>
    <w:rsid w:val="00F72856"/>
    <w:rsid w:val="00FD73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semiHidden/>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semiHidden/>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semiHidden/>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semiHidden/>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semiHidden/>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semiHidden/>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2</TotalTime>
  <Pages>6</Pages>
  <Words>2284</Words>
  <Characters>1302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rny</dc:creator>
  <cp:lastModifiedBy>shorny</cp:lastModifiedBy>
  <cp:revision>27</cp:revision>
  <dcterms:created xsi:type="dcterms:W3CDTF">2014-06-09T13:49:00Z</dcterms:created>
  <dcterms:modified xsi:type="dcterms:W3CDTF">2014-06-10T09:32:00Z</dcterms:modified>
</cp:coreProperties>
</file>